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r w:rsidRPr="002737B2">
        <w:rPr>
          <w:b/>
          <w:sz w:val="36"/>
          <w:szCs w:val="36"/>
        </w:rPr>
        <w:lastRenderedPageBreak/>
        <w:t>Abstract</w:t>
      </w:r>
    </w:p>
    <w:p w14:paraId="1EC18686" w14:textId="6CE9C044" w:rsidR="00320A2D" w:rsidRPr="00C80193" w:rsidRDefault="00320A2D" w:rsidP="00B1030C">
      <w:pPr>
        <w:rPr>
          <w:rFonts w:cs="Arial"/>
          <w:b/>
        </w:rPr>
      </w:pPr>
      <w:r w:rsidRPr="00C80193">
        <w:rPr>
          <w:rFonts w:cs="Arial"/>
          <w:b/>
        </w:rPr>
        <w:t xml:space="preserve">Keywords: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5171983C" w14:textId="165FDD48" w:rsidR="00481178"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192895" w:history="1">
        <w:r w:rsidR="00481178" w:rsidRPr="00F649AB">
          <w:rPr>
            <w:rStyle w:val="Hipervnculo"/>
            <w:noProof/>
            <w:lang w:bidi="en-US"/>
          </w:rPr>
          <w:t>1. Introducción</w:t>
        </w:r>
        <w:r w:rsidR="00481178">
          <w:rPr>
            <w:noProof/>
            <w:webHidden/>
          </w:rPr>
          <w:tab/>
        </w:r>
        <w:r w:rsidR="00481178">
          <w:rPr>
            <w:noProof/>
            <w:webHidden/>
          </w:rPr>
          <w:fldChar w:fldCharType="begin"/>
        </w:r>
        <w:r w:rsidR="00481178">
          <w:rPr>
            <w:noProof/>
            <w:webHidden/>
          </w:rPr>
          <w:instrText xml:space="preserve"> PAGEREF _Toc82192895 \h </w:instrText>
        </w:r>
        <w:r w:rsidR="00481178">
          <w:rPr>
            <w:noProof/>
            <w:webHidden/>
          </w:rPr>
        </w:r>
        <w:r w:rsidR="00481178">
          <w:rPr>
            <w:noProof/>
            <w:webHidden/>
          </w:rPr>
          <w:fldChar w:fldCharType="separate"/>
        </w:r>
        <w:r w:rsidR="00481178">
          <w:rPr>
            <w:noProof/>
            <w:webHidden/>
          </w:rPr>
          <w:t>8</w:t>
        </w:r>
        <w:r w:rsidR="00481178">
          <w:rPr>
            <w:noProof/>
            <w:webHidden/>
          </w:rPr>
          <w:fldChar w:fldCharType="end"/>
        </w:r>
      </w:hyperlink>
    </w:p>
    <w:p w14:paraId="0DEA2884" w14:textId="0AF72E5C" w:rsidR="00481178" w:rsidRDefault="00D762BB">
      <w:pPr>
        <w:pStyle w:val="TDC2"/>
        <w:tabs>
          <w:tab w:val="right" w:leader="dot" w:pos="9060"/>
        </w:tabs>
        <w:rPr>
          <w:rFonts w:asciiTheme="minorHAnsi" w:eastAsiaTheme="minorEastAsia" w:hAnsiTheme="minorHAnsi" w:cstheme="minorBidi"/>
          <w:noProof/>
          <w:lang w:eastAsia="es-ES"/>
        </w:rPr>
      </w:pPr>
      <w:hyperlink w:anchor="_Toc82192896" w:history="1">
        <w:r w:rsidR="00481178" w:rsidRPr="00F649AB">
          <w:rPr>
            <w:rStyle w:val="Hipervnculo"/>
            <w:noProof/>
          </w:rPr>
          <w:t>1.1 Justificación</w:t>
        </w:r>
        <w:r w:rsidR="00481178">
          <w:rPr>
            <w:noProof/>
            <w:webHidden/>
          </w:rPr>
          <w:tab/>
        </w:r>
        <w:r w:rsidR="00481178">
          <w:rPr>
            <w:noProof/>
            <w:webHidden/>
          </w:rPr>
          <w:fldChar w:fldCharType="begin"/>
        </w:r>
        <w:r w:rsidR="00481178">
          <w:rPr>
            <w:noProof/>
            <w:webHidden/>
          </w:rPr>
          <w:instrText xml:space="preserve"> PAGEREF _Toc82192896 \h </w:instrText>
        </w:r>
        <w:r w:rsidR="00481178">
          <w:rPr>
            <w:noProof/>
            <w:webHidden/>
          </w:rPr>
        </w:r>
        <w:r w:rsidR="00481178">
          <w:rPr>
            <w:noProof/>
            <w:webHidden/>
          </w:rPr>
          <w:fldChar w:fldCharType="separate"/>
        </w:r>
        <w:r w:rsidR="00481178">
          <w:rPr>
            <w:noProof/>
            <w:webHidden/>
          </w:rPr>
          <w:t>8</w:t>
        </w:r>
        <w:r w:rsidR="00481178">
          <w:rPr>
            <w:noProof/>
            <w:webHidden/>
          </w:rPr>
          <w:fldChar w:fldCharType="end"/>
        </w:r>
      </w:hyperlink>
    </w:p>
    <w:p w14:paraId="6B2106F3" w14:textId="2F56C335" w:rsidR="00481178" w:rsidRDefault="00D762BB">
      <w:pPr>
        <w:pStyle w:val="TDC2"/>
        <w:tabs>
          <w:tab w:val="right" w:leader="dot" w:pos="9060"/>
        </w:tabs>
        <w:rPr>
          <w:rFonts w:asciiTheme="minorHAnsi" w:eastAsiaTheme="minorEastAsia" w:hAnsiTheme="minorHAnsi" w:cstheme="minorBidi"/>
          <w:noProof/>
          <w:lang w:eastAsia="es-ES"/>
        </w:rPr>
      </w:pPr>
      <w:hyperlink w:anchor="_Toc82192897" w:history="1">
        <w:r w:rsidR="00481178" w:rsidRPr="00F649AB">
          <w:rPr>
            <w:rStyle w:val="Hipervnculo"/>
            <w:noProof/>
          </w:rPr>
          <w:t>1.2 Planteamiento del trabajo</w:t>
        </w:r>
        <w:r w:rsidR="00481178">
          <w:rPr>
            <w:noProof/>
            <w:webHidden/>
          </w:rPr>
          <w:tab/>
        </w:r>
        <w:r w:rsidR="00481178">
          <w:rPr>
            <w:noProof/>
            <w:webHidden/>
          </w:rPr>
          <w:fldChar w:fldCharType="begin"/>
        </w:r>
        <w:r w:rsidR="00481178">
          <w:rPr>
            <w:noProof/>
            <w:webHidden/>
          </w:rPr>
          <w:instrText xml:space="preserve"> PAGEREF _Toc82192897 \h </w:instrText>
        </w:r>
        <w:r w:rsidR="00481178">
          <w:rPr>
            <w:noProof/>
            <w:webHidden/>
          </w:rPr>
        </w:r>
        <w:r w:rsidR="00481178">
          <w:rPr>
            <w:noProof/>
            <w:webHidden/>
          </w:rPr>
          <w:fldChar w:fldCharType="separate"/>
        </w:r>
        <w:r w:rsidR="00481178">
          <w:rPr>
            <w:noProof/>
            <w:webHidden/>
          </w:rPr>
          <w:t>9</w:t>
        </w:r>
        <w:r w:rsidR="00481178">
          <w:rPr>
            <w:noProof/>
            <w:webHidden/>
          </w:rPr>
          <w:fldChar w:fldCharType="end"/>
        </w:r>
      </w:hyperlink>
    </w:p>
    <w:p w14:paraId="6D147E8D" w14:textId="6ACCFB07" w:rsidR="00481178" w:rsidRDefault="00D762BB">
      <w:pPr>
        <w:pStyle w:val="TDC2"/>
        <w:tabs>
          <w:tab w:val="right" w:leader="dot" w:pos="9060"/>
        </w:tabs>
        <w:rPr>
          <w:rFonts w:asciiTheme="minorHAnsi" w:eastAsiaTheme="minorEastAsia" w:hAnsiTheme="minorHAnsi" w:cstheme="minorBidi"/>
          <w:noProof/>
          <w:lang w:eastAsia="es-ES"/>
        </w:rPr>
      </w:pPr>
      <w:hyperlink w:anchor="_Toc82192898" w:history="1">
        <w:r w:rsidR="00481178" w:rsidRPr="00F649AB">
          <w:rPr>
            <w:rStyle w:val="Hipervnculo"/>
            <w:noProof/>
          </w:rPr>
          <w:t>1.3 Estructura de la memoria</w:t>
        </w:r>
        <w:r w:rsidR="00481178">
          <w:rPr>
            <w:noProof/>
            <w:webHidden/>
          </w:rPr>
          <w:tab/>
        </w:r>
        <w:r w:rsidR="00481178">
          <w:rPr>
            <w:noProof/>
            <w:webHidden/>
          </w:rPr>
          <w:fldChar w:fldCharType="begin"/>
        </w:r>
        <w:r w:rsidR="00481178">
          <w:rPr>
            <w:noProof/>
            <w:webHidden/>
          </w:rPr>
          <w:instrText xml:space="preserve"> PAGEREF _Toc82192898 \h </w:instrText>
        </w:r>
        <w:r w:rsidR="00481178">
          <w:rPr>
            <w:noProof/>
            <w:webHidden/>
          </w:rPr>
        </w:r>
        <w:r w:rsidR="00481178">
          <w:rPr>
            <w:noProof/>
            <w:webHidden/>
          </w:rPr>
          <w:fldChar w:fldCharType="separate"/>
        </w:r>
        <w:r w:rsidR="00481178">
          <w:rPr>
            <w:noProof/>
            <w:webHidden/>
          </w:rPr>
          <w:t>9</w:t>
        </w:r>
        <w:r w:rsidR="00481178">
          <w:rPr>
            <w:noProof/>
            <w:webHidden/>
          </w:rPr>
          <w:fldChar w:fldCharType="end"/>
        </w:r>
      </w:hyperlink>
    </w:p>
    <w:p w14:paraId="4647E52D" w14:textId="79501315" w:rsidR="00481178" w:rsidRDefault="00D762BB">
      <w:pPr>
        <w:pStyle w:val="TDC1"/>
        <w:tabs>
          <w:tab w:val="right" w:leader="dot" w:pos="9060"/>
        </w:tabs>
        <w:rPr>
          <w:rFonts w:asciiTheme="minorHAnsi" w:eastAsiaTheme="minorEastAsia" w:hAnsiTheme="minorHAnsi" w:cstheme="minorBidi"/>
          <w:noProof/>
          <w:lang w:eastAsia="es-ES"/>
        </w:rPr>
      </w:pPr>
      <w:hyperlink w:anchor="_Toc82192899" w:history="1">
        <w:r w:rsidR="00481178" w:rsidRPr="00F649AB">
          <w:rPr>
            <w:rStyle w:val="Hipervnculo"/>
            <w:noProof/>
            <w:lang w:bidi="en-US"/>
          </w:rPr>
          <w:t>2. Contexto y estado del arte</w:t>
        </w:r>
        <w:r w:rsidR="00481178">
          <w:rPr>
            <w:noProof/>
            <w:webHidden/>
          </w:rPr>
          <w:tab/>
        </w:r>
        <w:r w:rsidR="00481178">
          <w:rPr>
            <w:noProof/>
            <w:webHidden/>
          </w:rPr>
          <w:fldChar w:fldCharType="begin"/>
        </w:r>
        <w:r w:rsidR="00481178">
          <w:rPr>
            <w:noProof/>
            <w:webHidden/>
          </w:rPr>
          <w:instrText xml:space="preserve"> PAGEREF _Toc82192899 \h </w:instrText>
        </w:r>
        <w:r w:rsidR="00481178">
          <w:rPr>
            <w:noProof/>
            <w:webHidden/>
          </w:rPr>
        </w:r>
        <w:r w:rsidR="00481178">
          <w:rPr>
            <w:noProof/>
            <w:webHidden/>
          </w:rPr>
          <w:fldChar w:fldCharType="separate"/>
        </w:r>
        <w:r w:rsidR="00481178">
          <w:rPr>
            <w:noProof/>
            <w:webHidden/>
          </w:rPr>
          <w:t>11</w:t>
        </w:r>
        <w:r w:rsidR="00481178">
          <w:rPr>
            <w:noProof/>
            <w:webHidden/>
          </w:rPr>
          <w:fldChar w:fldCharType="end"/>
        </w:r>
      </w:hyperlink>
    </w:p>
    <w:p w14:paraId="4F2FD639" w14:textId="10954A2D" w:rsidR="00481178" w:rsidRDefault="00D762BB">
      <w:pPr>
        <w:pStyle w:val="TDC2"/>
        <w:tabs>
          <w:tab w:val="right" w:leader="dot" w:pos="9060"/>
        </w:tabs>
        <w:rPr>
          <w:rFonts w:asciiTheme="minorHAnsi" w:eastAsiaTheme="minorEastAsia" w:hAnsiTheme="minorHAnsi" w:cstheme="minorBidi"/>
          <w:noProof/>
          <w:lang w:eastAsia="es-ES"/>
        </w:rPr>
      </w:pPr>
      <w:hyperlink w:anchor="_Toc82192900" w:history="1">
        <w:r w:rsidR="00481178" w:rsidRPr="00F649AB">
          <w:rPr>
            <w:rStyle w:val="Hipervnculo"/>
            <w:noProof/>
          </w:rPr>
          <w:t>2.1 Contexto</w:t>
        </w:r>
        <w:r w:rsidR="00481178">
          <w:rPr>
            <w:noProof/>
            <w:webHidden/>
          </w:rPr>
          <w:tab/>
        </w:r>
        <w:r w:rsidR="00481178">
          <w:rPr>
            <w:noProof/>
            <w:webHidden/>
          </w:rPr>
          <w:fldChar w:fldCharType="begin"/>
        </w:r>
        <w:r w:rsidR="00481178">
          <w:rPr>
            <w:noProof/>
            <w:webHidden/>
          </w:rPr>
          <w:instrText xml:space="preserve"> PAGEREF _Toc82192900 \h </w:instrText>
        </w:r>
        <w:r w:rsidR="00481178">
          <w:rPr>
            <w:noProof/>
            <w:webHidden/>
          </w:rPr>
        </w:r>
        <w:r w:rsidR="00481178">
          <w:rPr>
            <w:noProof/>
            <w:webHidden/>
          </w:rPr>
          <w:fldChar w:fldCharType="separate"/>
        </w:r>
        <w:r w:rsidR="00481178">
          <w:rPr>
            <w:noProof/>
            <w:webHidden/>
          </w:rPr>
          <w:t>11</w:t>
        </w:r>
        <w:r w:rsidR="00481178">
          <w:rPr>
            <w:noProof/>
            <w:webHidden/>
          </w:rPr>
          <w:fldChar w:fldCharType="end"/>
        </w:r>
      </w:hyperlink>
    </w:p>
    <w:p w14:paraId="793A319A" w14:textId="1DE707EC" w:rsidR="00481178" w:rsidRDefault="00D762BB">
      <w:pPr>
        <w:pStyle w:val="TDC2"/>
        <w:tabs>
          <w:tab w:val="right" w:leader="dot" w:pos="9060"/>
        </w:tabs>
        <w:rPr>
          <w:rFonts w:asciiTheme="minorHAnsi" w:eastAsiaTheme="minorEastAsia" w:hAnsiTheme="minorHAnsi" w:cstheme="minorBidi"/>
          <w:noProof/>
          <w:lang w:eastAsia="es-ES"/>
        </w:rPr>
      </w:pPr>
      <w:hyperlink w:anchor="_Toc82192901" w:history="1">
        <w:r w:rsidR="00481178" w:rsidRPr="00F649AB">
          <w:rPr>
            <w:rStyle w:val="Hipervnculo"/>
            <w:noProof/>
          </w:rPr>
          <w:t>2.2 Estado del arte</w:t>
        </w:r>
        <w:r w:rsidR="00481178">
          <w:rPr>
            <w:noProof/>
            <w:webHidden/>
          </w:rPr>
          <w:tab/>
        </w:r>
        <w:r w:rsidR="00481178">
          <w:rPr>
            <w:noProof/>
            <w:webHidden/>
          </w:rPr>
          <w:fldChar w:fldCharType="begin"/>
        </w:r>
        <w:r w:rsidR="00481178">
          <w:rPr>
            <w:noProof/>
            <w:webHidden/>
          </w:rPr>
          <w:instrText xml:space="preserve"> PAGEREF _Toc82192901 \h </w:instrText>
        </w:r>
        <w:r w:rsidR="00481178">
          <w:rPr>
            <w:noProof/>
            <w:webHidden/>
          </w:rPr>
        </w:r>
        <w:r w:rsidR="00481178">
          <w:rPr>
            <w:noProof/>
            <w:webHidden/>
          </w:rPr>
          <w:fldChar w:fldCharType="separate"/>
        </w:r>
        <w:r w:rsidR="00481178">
          <w:rPr>
            <w:noProof/>
            <w:webHidden/>
          </w:rPr>
          <w:t>14</w:t>
        </w:r>
        <w:r w:rsidR="00481178">
          <w:rPr>
            <w:noProof/>
            <w:webHidden/>
          </w:rPr>
          <w:fldChar w:fldCharType="end"/>
        </w:r>
      </w:hyperlink>
    </w:p>
    <w:p w14:paraId="488DEC89" w14:textId="389CBEB7" w:rsidR="00481178" w:rsidRDefault="00D762BB">
      <w:pPr>
        <w:pStyle w:val="TDC1"/>
        <w:tabs>
          <w:tab w:val="right" w:leader="dot" w:pos="9060"/>
        </w:tabs>
        <w:rPr>
          <w:rFonts w:asciiTheme="minorHAnsi" w:eastAsiaTheme="minorEastAsia" w:hAnsiTheme="minorHAnsi" w:cstheme="minorBidi"/>
          <w:noProof/>
          <w:lang w:eastAsia="es-ES"/>
        </w:rPr>
      </w:pPr>
      <w:hyperlink w:anchor="_Toc82192902" w:history="1">
        <w:r w:rsidR="00481178" w:rsidRPr="00F649AB">
          <w:rPr>
            <w:rStyle w:val="Hipervnculo"/>
            <w:noProof/>
            <w:lang w:bidi="en-US"/>
          </w:rPr>
          <w:t>3. Objetivos concretos</w:t>
        </w:r>
        <w:r w:rsidR="00481178">
          <w:rPr>
            <w:noProof/>
            <w:webHidden/>
          </w:rPr>
          <w:tab/>
        </w:r>
        <w:r w:rsidR="00481178">
          <w:rPr>
            <w:noProof/>
            <w:webHidden/>
          </w:rPr>
          <w:fldChar w:fldCharType="begin"/>
        </w:r>
        <w:r w:rsidR="00481178">
          <w:rPr>
            <w:noProof/>
            <w:webHidden/>
          </w:rPr>
          <w:instrText xml:space="preserve"> PAGEREF _Toc82192902 \h </w:instrText>
        </w:r>
        <w:r w:rsidR="00481178">
          <w:rPr>
            <w:noProof/>
            <w:webHidden/>
          </w:rPr>
        </w:r>
        <w:r w:rsidR="00481178">
          <w:rPr>
            <w:noProof/>
            <w:webHidden/>
          </w:rPr>
          <w:fldChar w:fldCharType="separate"/>
        </w:r>
        <w:r w:rsidR="00481178">
          <w:rPr>
            <w:noProof/>
            <w:webHidden/>
          </w:rPr>
          <w:t>19</w:t>
        </w:r>
        <w:r w:rsidR="00481178">
          <w:rPr>
            <w:noProof/>
            <w:webHidden/>
          </w:rPr>
          <w:fldChar w:fldCharType="end"/>
        </w:r>
      </w:hyperlink>
    </w:p>
    <w:p w14:paraId="07B82CE6" w14:textId="6AFCF815" w:rsidR="00481178" w:rsidRDefault="00D762BB">
      <w:pPr>
        <w:pStyle w:val="TDC2"/>
        <w:tabs>
          <w:tab w:val="right" w:leader="dot" w:pos="9060"/>
        </w:tabs>
        <w:rPr>
          <w:rFonts w:asciiTheme="minorHAnsi" w:eastAsiaTheme="minorEastAsia" w:hAnsiTheme="minorHAnsi" w:cstheme="minorBidi"/>
          <w:noProof/>
          <w:lang w:eastAsia="es-ES"/>
        </w:rPr>
      </w:pPr>
      <w:hyperlink w:anchor="_Toc82192903" w:history="1">
        <w:r w:rsidR="00481178" w:rsidRPr="00F649AB">
          <w:rPr>
            <w:rStyle w:val="Hipervnculo"/>
            <w:noProof/>
          </w:rPr>
          <w:t>3.1. Objetivo general</w:t>
        </w:r>
        <w:r w:rsidR="00481178">
          <w:rPr>
            <w:noProof/>
            <w:webHidden/>
          </w:rPr>
          <w:tab/>
        </w:r>
        <w:r w:rsidR="00481178">
          <w:rPr>
            <w:noProof/>
            <w:webHidden/>
          </w:rPr>
          <w:fldChar w:fldCharType="begin"/>
        </w:r>
        <w:r w:rsidR="00481178">
          <w:rPr>
            <w:noProof/>
            <w:webHidden/>
          </w:rPr>
          <w:instrText xml:space="preserve"> PAGEREF _Toc82192903 \h </w:instrText>
        </w:r>
        <w:r w:rsidR="00481178">
          <w:rPr>
            <w:noProof/>
            <w:webHidden/>
          </w:rPr>
        </w:r>
        <w:r w:rsidR="00481178">
          <w:rPr>
            <w:noProof/>
            <w:webHidden/>
          </w:rPr>
          <w:fldChar w:fldCharType="separate"/>
        </w:r>
        <w:r w:rsidR="00481178">
          <w:rPr>
            <w:noProof/>
            <w:webHidden/>
          </w:rPr>
          <w:t>19</w:t>
        </w:r>
        <w:r w:rsidR="00481178">
          <w:rPr>
            <w:noProof/>
            <w:webHidden/>
          </w:rPr>
          <w:fldChar w:fldCharType="end"/>
        </w:r>
      </w:hyperlink>
    </w:p>
    <w:p w14:paraId="3F9F20F6" w14:textId="0B403171" w:rsidR="00481178" w:rsidRDefault="00D762BB">
      <w:pPr>
        <w:pStyle w:val="TDC2"/>
        <w:tabs>
          <w:tab w:val="right" w:leader="dot" w:pos="9060"/>
        </w:tabs>
        <w:rPr>
          <w:rFonts w:asciiTheme="minorHAnsi" w:eastAsiaTheme="minorEastAsia" w:hAnsiTheme="minorHAnsi" w:cstheme="minorBidi"/>
          <w:noProof/>
          <w:lang w:eastAsia="es-ES"/>
        </w:rPr>
      </w:pPr>
      <w:hyperlink w:anchor="_Toc82192904" w:history="1">
        <w:r w:rsidR="00481178" w:rsidRPr="00F649AB">
          <w:rPr>
            <w:rStyle w:val="Hipervnculo"/>
            <w:noProof/>
          </w:rPr>
          <w:t>3.2. Objetivos específicos</w:t>
        </w:r>
        <w:r w:rsidR="00481178">
          <w:rPr>
            <w:noProof/>
            <w:webHidden/>
          </w:rPr>
          <w:tab/>
        </w:r>
        <w:r w:rsidR="00481178">
          <w:rPr>
            <w:noProof/>
            <w:webHidden/>
          </w:rPr>
          <w:fldChar w:fldCharType="begin"/>
        </w:r>
        <w:r w:rsidR="00481178">
          <w:rPr>
            <w:noProof/>
            <w:webHidden/>
          </w:rPr>
          <w:instrText xml:space="preserve"> PAGEREF _Toc82192904 \h </w:instrText>
        </w:r>
        <w:r w:rsidR="00481178">
          <w:rPr>
            <w:noProof/>
            <w:webHidden/>
          </w:rPr>
        </w:r>
        <w:r w:rsidR="00481178">
          <w:rPr>
            <w:noProof/>
            <w:webHidden/>
          </w:rPr>
          <w:fldChar w:fldCharType="separate"/>
        </w:r>
        <w:r w:rsidR="00481178">
          <w:rPr>
            <w:noProof/>
            <w:webHidden/>
          </w:rPr>
          <w:t>19</w:t>
        </w:r>
        <w:r w:rsidR="00481178">
          <w:rPr>
            <w:noProof/>
            <w:webHidden/>
          </w:rPr>
          <w:fldChar w:fldCharType="end"/>
        </w:r>
      </w:hyperlink>
    </w:p>
    <w:p w14:paraId="56C05A0D" w14:textId="31DF8C04" w:rsidR="00481178" w:rsidRDefault="00D762BB">
      <w:pPr>
        <w:pStyle w:val="TDC1"/>
        <w:tabs>
          <w:tab w:val="right" w:leader="dot" w:pos="9060"/>
        </w:tabs>
        <w:rPr>
          <w:rFonts w:asciiTheme="minorHAnsi" w:eastAsiaTheme="minorEastAsia" w:hAnsiTheme="minorHAnsi" w:cstheme="minorBidi"/>
          <w:noProof/>
          <w:lang w:eastAsia="es-ES"/>
        </w:rPr>
      </w:pPr>
      <w:hyperlink w:anchor="_Toc82192905" w:history="1">
        <w:r w:rsidR="00481178" w:rsidRPr="00F649AB">
          <w:rPr>
            <w:rStyle w:val="Hipervnculo"/>
            <w:noProof/>
            <w:lang w:bidi="en-US"/>
          </w:rPr>
          <w:t>4. Metodología del trabajo</w:t>
        </w:r>
        <w:r w:rsidR="00481178">
          <w:rPr>
            <w:noProof/>
            <w:webHidden/>
          </w:rPr>
          <w:tab/>
        </w:r>
        <w:r w:rsidR="00481178">
          <w:rPr>
            <w:noProof/>
            <w:webHidden/>
          </w:rPr>
          <w:fldChar w:fldCharType="begin"/>
        </w:r>
        <w:r w:rsidR="00481178">
          <w:rPr>
            <w:noProof/>
            <w:webHidden/>
          </w:rPr>
          <w:instrText xml:space="preserve"> PAGEREF _Toc82192905 \h </w:instrText>
        </w:r>
        <w:r w:rsidR="00481178">
          <w:rPr>
            <w:noProof/>
            <w:webHidden/>
          </w:rPr>
        </w:r>
        <w:r w:rsidR="00481178">
          <w:rPr>
            <w:noProof/>
            <w:webHidden/>
          </w:rPr>
          <w:fldChar w:fldCharType="separate"/>
        </w:r>
        <w:r w:rsidR="00481178">
          <w:rPr>
            <w:noProof/>
            <w:webHidden/>
          </w:rPr>
          <w:t>20</w:t>
        </w:r>
        <w:r w:rsidR="00481178">
          <w:rPr>
            <w:noProof/>
            <w:webHidden/>
          </w:rPr>
          <w:fldChar w:fldCharType="end"/>
        </w:r>
      </w:hyperlink>
    </w:p>
    <w:p w14:paraId="2C4B9903" w14:textId="161F120E" w:rsidR="00481178" w:rsidRDefault="00D762BB">
      <w:pPr>
        <w:pStyle w:val="TDC2"/>
        <w:tabs>
          <w:tab w:val="right" w:leader="dot" w:pos="9060"/>
        </w:tabs>
        <w:rPr>
          <w:rFonts w:asciiTheme="minorHAnsi" w:eastAsiaTheme="minorEastAsia" w:hAnsiTheme="minorHAnsi" w:cstheme="minorBidi"/>
          <w:noProof/>
          <w:lang w:eastAsia="es-ES"/>
        </w:rPr>
      </w:pPr>
      <w:hyperlink w:anchor="_Toc82192906" w:history="1">
        <w:r w:rsidR="00481178" w:rsidRPr="00F649AB">
          <w:rPr>
            <w:rStyle w:val="Hipervnculo"/>
            <w:noProof/>
          </w:rPr>
          <w:t>4.1. Obtención de los datos</w:t>
        </w:r>
        <w:r w:rsidR="00481178">
          <w:rPr>
            <w:noProof/>
            <w:webHidden/>
          </w:rPr>
          <w:tab/>
        </w:r>
        <w:r w:rsidR="00481178">
          <w:rPr>
            <w:noProof/>
            <w:webHidden/>
          </w:rPr>
          <w:fldChar w:fldCharType="begin"/>
        </w:r>
        <w:r w:rsidR="00481178">
          <w:rPr>
            <w:noProof/>
            <w:webHidden/>
          </w:rPr>
          <w:instrText xml:space="preserve"> PAGEREF _Toc82192906 \h </w:instrText>
        </w:r>
        <w:r w:rsidR="00481178">
          <w:rPr>
            <w:noProof/>
            <w:webHidden/>
          </w:rPr>
        </w:r>
        <w:r w:rsidR="00481178">
          <w:rPr>
            <w:noProof/>
            <w:webHidden/>
          </w:rPr>
          <w:fldChar w:fldCharType="separate"/>
        </w:r>
        <w:r w:rsidR="00481178">
          <w:rPr>
            <w:noProof/>
            <w:webHidden/>
          </w:rPr>
          <w:t>20</w:t>
        </w:r>
        <w:r w:rsidR="00481178">
          <w:rPr>
            <w:noProof/>
            <w:webHidden/>
          </w:rPr>
          <w:fldChar w:fldCharType="end"/>
        </w:r>
      </w:hyperlink>
    </w:p>
    <w:p w14:paraId="6B39DE54" w14:textId="214899FD" w:rsidR="00481178" w:rsidRDefault="00D762BB">
      <w:pPr>
        <w:pStyle w:val="TDC3"/>
        <w:tabs>
          <w:tab w:val="right" w:leader="dot" w:pos="9060"/>
        </w:tabs>
        <w:rPr>
          <w:rFonts w:asciiTheme="minorHAnsi" w:eastAsiaTheme="minorEastAsia" w:hAnsiTheme="minorHAnsi" w:cstheme="minorBidi"/>
          <w:noProof/>
          <w:lang w:eastAsia="es-ES"/>
        </w:rPr>
      </w:pPr>
      <w:hyperlink w:anchor="_Toc82192907" w:history="1">
        <w:r w:rsidR="00481178" w:rsidRPr="00F649AB">
          <w:rPr>
            <w:rStyle w:val="Hipervnculo"/>
            <w:noProof/>
          </w:rPr>
          <w:t>4.1.1. StatsBomb Open-Data</w:t>
        </w:r>
        <w:r w:rsidR="00481178">
          <w:rPr>
            <w:noProof/>
            <w:webHidden/>
          </w:rPr>
          <w:tab/>
        </w:r>
        <w:r w:rsidR="00481178">
          <w:rPr>
            <w:noProof/>
            <w:webHidden/>
          </w:rPr>
          <w:fldChar w:fldCharType="begin"/>
        </w:r>
        <w:r w:rsidR="00481178">
          <w:rPr>
            <w:noProof/>
            <w:webHidden/>
          </w:rPr>
          <w:instrText xml:space="preserve"> PAGEREF _Toc82192907 \h </w:instrText>
        </w:r>
        <w:r w:rsidR="00481178">
          <w:rPr>
            <w:noProof/>
            <w:webHidden/>
          </w:rPr>
        </w:r>
        <w:r w:rsidR="00481178">
          <w:rPr>
            <w:noProof/>
            <w:webHidden/>
          </w:rPr>
          <w:fldChar w:fldCharType="separate"/>
        </w:r>
        <w:r w:rsidR="00481178">
          <w:rPr>
            <w:noProof/>
            <w:webHidden/>
          </w:rPr>
          <w:t>21</w:t>
        </w:r>
        <w:r w:rsidR="00481178">
          <w:rPr>
            <w:noProof/>
            <w:webHidden/>
          </w:rPr>
          <w:fldChar w:fldCharType="end"/>
        </w:r>
      </w:hyperlink>
    </w:p>
    <w:p w14:paraId="26133F58" w14:textId="372D63A2" w:rsidR="00481178" w:rsidRDefault="00D762BB">
      <w:pPr>
        <w:pStyle w:val="TDC3"/>
        <w:tabs>
          <w:tab w:val="right" w:leader="dot" w:pos="9060"/>
        </w:tabs>
        <w:rPr>
          <w:rFonts w:asciiTheme="minorHAnsi" w:eastAsiaTheme="minorEastAsia" w:hAnsiTheme="minorHAnsi" w:cstheme="minorBidi"/>
          <w:noProof/>
          <w:lang w:eastAsia="es-ES"/>
        </w:rPr>
      </w:pPr>
      <w:hyperlink w:anchor="_Toc82192908" w:history="1">
        <w:r w:rsidR="00481178" w:rsidRPr="00F649AB">
          <w:rPr>
            <w:rStyle w:val="Hipervnculo"/>
            <w:noProof/>
          </w:rPr>
          <w:t>4.1.2. WyScout Soccer match event dataset</w:t>
        </w:r>
        <w:r w:rsidR="00481178">
          <w:rPr>
            <w:noProof/>
            <w:webHidden/>
          </w:rPr>
          <w:tab/>
        </w:r>
        <w:r w:rsidR="00481178">
          <w:rPr>
            <w:noProof/>
            <w:webHidden/>
          </w:rPr>
          <w:fldChar w:fldCharType="begin"/>
        </w:r>
        <w:r w:rsidR="00481178">
          <w:rPr>
            <w:noProof/>
            <w:webHidden/>
          </w:rPr>
          <w:instrText xml:space="preserve"> PAGEREF _Toc82192908 \h </w:instrText>
        </w:r>
        <w:r w:rsidR="00481178">
          <w:rPr>
            <w:noProof/>
            <w:webHidden/>
          </w:rPr>
        </w:r>
        <w:r w:rsidR="00481178">
          <w:rPr>
            <w:noProof/>
            <w:webHidden/>
          </w:rPr>
          <w:fldChar w:fldCharType="separate"/>
        </w:r>
        <w:r w:rsidR="00481178">
          <w:rPr>
            <w:noProof/>
            <w:webHidden/>
          </w:rPr>
          <w:t>22</w:t>
        </w:r>
        <w:r w:rsidR="00481178">
          <w:rPr>
            <w:noProof/>
            <w:webHidden/>
          </w:rPr>
          <w:fldChar w:fldCharType="end"/>
        </w:r>
      </w:hyperlink>
    </w:p>
    <w:p w14:paraId="4B71CC23" w14:textId="537073C2" w:rsidR="00481178" w:rsidRDefault="00D762BB">
      <w:pPr>
        <w:pStyle w:val="TDC2"/>
        <w:tabs>
          <w:tab w:val="right" w:leader="dot" w:pos="9060"/>
        </w:tabs>
        <w:rPr>
          <w:rFonts w:asciiTheme="minorHAnsi" w:eastAsiaTheme="minorEastAsia" w:hAnsiTheme="minorHAnsi" w:cstheme="minorBidi"/>
          <w:noProof/>
          <w:lang w:eastAsia="es-ES"/>
        </w:rPr>
      </w:pPr>
      <w:hyperlink w:anchor="_Toc82192909" w:history="1">
        <w:r w:rsidR="00481178" w:rsidRPr="00F649AB">
          <w:rPr>
            <w:rStyle w:val="Hipervnculo"/>
            <w:noProof/>
          </w:rPr>
          <w:t xml:space="preserve">4.2. Preparación del </w:t>
        </w:r>
        <w:r w:rsidR="00481178" w:rsidRPr="00F649AB">
          <w:rPr>
            <w:rStyle w:val="Hipervnculo"/>
            <w:i/>
            <w:iCs/>
            <w:noProof/>
          </w:rPr>
          <w:t>dataset</w:t>
        </w:r>
        <w:r w:rsidR="00481178">
          <w:rPr>
            <w:noProof/>
            <w:webHidden/>
          </w:rPr>
          <w:tab/>
        </w:r>
        <w:r w:rsidR="00481178">
          <w:rPr>
            <w:noProof/>
            <w:webHidden/>
          </w:rPr>
          <w:fldChar w:fldCharType="begin"/>
        </w:r>
        <w:r w:rsidR="00481178">
          <w:rPr>
            <w:noProof/>
            <w:webHidden/>
          </w:rPr>
          <w:instrText xml:space="preserve"> PAGEREF _Toc82192909 \h </w:instrText>
        </w:r>
        <w:r w:rsidR="00481178">
          <w:rPr>
            <w:noProof/>
            <w:webHidden/>
          </w:rPr>
        </w:r>
        <w:r w:rsidR="00481178">
          <w:rPr>
            <w:noProof/>
            <w:webHidden/>
          </w:rPr>
          <w:fldChar w:fldCharType="separate"/>
        </w:r>
        <w:r w:rsidR="00481178">
          <w:rPr>
            <w:noProof/>
            <w:webHidden/>
          </w:rPr>
          <w:t>23</w:t>
        </w:r>
        <w:r w:rsidR="00481178">
          <w:rPr>
            <w:noProof/>
            <w:webHidden/>
          </w:rPr>
          <w:fldChar w:fldCharType="end"/>
        </w:r>
      </w:hyperlink>
    </w:p>
    <w:p w14:paraId="67B14B41" w14:textId="3B1B534D" w:rsidR="00481178" w:rsidRDefault="00D762BB">
      <w:pPr>
        <w:pStyle w:val="TDC3"/>
        <w:tabs>
          <w:tab w:val="right" w:leader="dot" w:pos="9060"/>
        </w:tabs>
        <w:rPr>
          <w:rFonts w:asciiTheme="minorHAnsi" w:eastAsiaTheme="minorEastAsia" w:hAnsiTheme="minorHAnsi" w:cstheme="minorBidi"/>
          <w:noProof/>
          <w:lang w:eastAsia="es-ES"/>
        </w:rPr>
      </w:pPr>
      <w:hyperlink w:anchor="_Toc82192910" w:history="1">
        <w:r w:rsidR="00481178" w:rsidRPr="00F649AB">
          <w:rPr>
            <w:rStyle w:val="Hipervnculo"/>
            <w:noProof/>
          </w:rPr>
          <w:t>4.2.1. Importación</w:t>
        </w:r>
        <w:r w:rsidR="00481178">
          <w:rPr>
            <w:noProof/>
            <w:webHidden/>
          </w:rPr>
          <w:tab/>
        </w:r>
        <w:r w:rsidR="00481178">
          <w:rPr>
            <w:noProof/>
            <w:webHidden/>
          </w:rPr>
          <w:fldChar w:fldCharType="begin"/>
        </w:r>
        <w:r w:rsidR="00481178">
          <w:rPr>
            <w:noProof/>
            <w:webHidden/>
          </w:rPr>
          <w:instrText xml:space="preserve"> PAGEREF _Toc82192910 \h </w:instrText>
        </w:r>
        <w:r w:rsidR="00481178">
          <w:rPr>
            <w:noProof/>
            <w:webHidden/>
          </w:rPr>
        </w:r>
        <w:r w:rsidR="00481178">
          <w:rPr>
            <w:noProof/>
            <w:webHidden/>
          </w:rPr>
          <w:fldChar w:fldCharType="separate"/>
        </w:r>
        <w:r w:rsidR="00481178">
          <w:rPr>
            <w:noProof/>
            <w:webHidden/>
          </w:rPr>
          <w:t>23</w:t>
        </w:r>
        <w:r w:rsidR="00481178">
          <w:rPr>
            <w:noProof/>
            <w:webHidden/>
          </w:rPr>
          <w:fldChar w:fldCharType="end"/>
        </w:r>
      </w:hyperlink>
    </w:p>
    <w:p w14:paraId="17A0F613" w14:textId="54F84510" w:rsidR="00481178" w:rsidRDefault="00D762BB">
      <w:pPr>
        <w:pStyle w:val="TDC3"/>
        <w:tabs>
          <w:tab w:val="right" w:leader="dot" w:pos="9060"/>
        </w:tabs>
        <w:rPr>
          <w:rFonts w:asciiTheme="minorHAnsi" w:eastAsiaTheme="minorEastAsia" w:hAnsiTheme="minorHAnsi" w:cstheme="minorBidi"/>
          <w:noProof/>
          <w:lang w:eastAsia="es-ES"/>
        </w:rPr>
      </w:pPr>
      <w:hyperlink w:anchor="_Toc82192911" w:history="1">
        <w:r w:rsidR="00481178" w:rsidRPr="00F649AB">
          <w:rPr>
            <w:rStyle w:val="Hipervnculo"/>
            <w:noProof/>
          </w:rPr>
          <w:t xml:space="preserve">4.2.2. Creación de los </w:t>
        </w:r>
        <w:r w:rsidR="00481178" w:rsidRPr="00F649AB">
          <w:rPr>
            <w:rStyle w:val="Hipervnculo"/>
            <w:i/>
            <w:iCs/>
            <w:noProof/>
          </w:rPr>
          <w:t>datasets</w:t>
        </w:r>
        <w:r w:rsidR="00481178" w:rsidRPr="00F649AB">
          <w:rPr>
            <w:rStyle w:val="Hipervnculo"/>
            <w:noProof/>
          </w:rPr>
          <w:t xml:space="preserve"> de tiros</w:t>
        </w:r>
        <w:r w:rsidR="00481178">
          <w:rPr>
            <w:noProof/>
            <w:webHidden/>
          </w:rPr>
          <w:tab/>
        </w:r>
        <w:r w:rsidR="00481178">
          <w:rPr>
            <w:noProof/>
            <w:webHidden/>
          </w:rPr>
          <w:fldChar w:fldCharType="begin"/>
        </w:r>
        <w:r w:rsidR="00481178">
          <w:rPr>
            <w:noProof/>
            <w:webHidden/>
          </w:rPr>
          <w:instrText xml:space="preserve"> PAGEREF _Toc82192911 \h </w:instrText>
        </w:r>
        <w:r w:rsidR="00481178">
          <w:rPr>
            <w:noProof/>
            <w:webHidden/>
          </w:rPr>
        </w:r>
        <w:r w:rsidR="00481178">
          <w:rPr>
            <w:noProof/>
            <w:webHidden/>
          </w:rPr>
          <w:fldChar w:fldCharType="separate"/>
        </w:r>
        <w:r w:rsidR="00481178">
          <w:rPr>
            <w:noProof/>
            <w:webHidden/>
          </w:rPr>
          <w:t>24</w:t>
        </w:r>
        <w:r w:rsidR="00481178">
          <w:rPr>
            <w:noProof/>
            <w:webHidden/>
          </w:rPr>
          <w:fldChar w:fldCharType="end"/>
        </w:r>
      </w:hyperlink>
    </w:p>
    <w:p w14:paraId="150CFB3D" w14:textId="66DEE65E" w:rsidR="00481178" w:rsidRDefault="00D762BB">
      <w:pPr>
        <w:pStyle w:val="TDC3"/>
        <w:tabs>
          <w:tab w:val="right" w:leader="dot" w:pos="9060"/>
        </w:tabs>
        <w:rPr>
          <w:rFonts w:asciiTheme="minorHAnsi" w:eastAsiaTheme="minorEastAsia" w:hAnsiTheme="minorHAnsi" w:cstheme="minorBidi"/>
          <w:noProof/>
          <w:lang w:eastAsia="es-ES"/>
        </w:rPr>
      </w:pPr>
      <w:hyperlink w:anchor="_Toc82192912" w:history="1">
        <w:r w:rsidR="00481178" w:rsidRPr="00F649AB">
          <w:rPr>
            <w:rStyle w:val="Hipervnculo"/>
            <w:noProof/>
          </w:rPr>
          <w:t xml:space="preserve">4.2.3. Combinación de </w:t>
        </w:r>
        <w:r w:rsidR="00481178" w:rsidRPr="00F649AB">
          <w:rPr>
            <w:rStyle w:val="Hipervnculo"/>
            <w:i/>
            <w:iCs/>
            <w:noProof/>
          </w:rPr>
          <w:t>datasets</w:t>
        </w:r>
        <w:r w:rsidR="00481178">
          <w:rPr>
            <w:noProof/>
            <w:webHidden/>
          </w:rPr>
          <w:tab/>
        </w:r>
        <w:r w:rsidR="00481178">
          <w:rPr>
            <w:noProof/>
            <w:webHidden/>
          </w:rPr>
          <w:fldChar w:fldCharType="begin"/>
        </w:r>
        <w:r w:rsidR="00481178">
          <w:rPr>
            <w:noProof/>
            <w:webHidden/>
          </w:rPr>
          <w:instrText xml:space="preserve"> PAGEREF _Toc82192912 \h </w:instrText>
        </w:r>
        <w:r w:rsidR="00481178">
          <w:rPr>
            <w:noProof/>
            <w:webHidden/>
          </w:rPr>
        </w:r>
        <w:r w:rsidR="00481178">
          <w:rPr>
            <w:noProof/>
            <w:webHidden/>
          </w:rPr>
          <w:fldChar w:fldCharType="separate"/>
        </w:r>
        <w:r w:rsidR="00481178">
          <w:rPr>
            <w:noProof/>
            <w:webHidden/>
          </w:rPr>
          <w:t>26</w:t>
        </w:r>
        <w:r w:rsidR="00481178">
          <w:rPr>
            <w:noProof/>
            <w:webHidden/>
          </w:rPr>
          <w:fldChar w:fldCharType="end"/>
        </w:r>
      </w:hyperlink>
    </w:p>
    <w:p w14:paraId="2E0F1FD0" w14:textId="02263B9C" w:rsidR="00481178" w:rsidRDefault="00D762BB">
      <w:pPr>
        <w:pStyle w:val="TDC2"/>
        <w:tabs>
          <w:tab w:val="right" w:leader="dot" w:pos="9060"/>
        </w:tabs>
        <w:rPr>
          <w:rFonts w:asciiTheme="minorHAnsi" w:eastAsiaTheme="minorEastAsia" w:hAnsiTheme="minorHAnsi" w:cstheme="minorBidi"/>
          <w:noProof/>
          <w:lang w:eastAsia="es-ES"/>
        </w:rPr>
      </w:pPr>
      <w:hyperlink w:anchor="_Toc82192913" w:history="1">
        <w:r w:rsidR="00481178" w:rsidRPr="00F649AB">
          <w:rPr>
            <w:rStyle w:val="Hipervnculo"/>
            <w:noProof/>
          </w:rPr>
          <w:t xml:space="preserve">4.3. </w:t>
        </w:r>
        <w:r w:rsidR="00481178" w:rsidRPr="00F649AB">
          <w:rPr>
            <w:rStyle w:val="Hipervnculo"/>
            <w:i/>
            <w:iCs/>
            <w:noProof/>
          </w:rPr>
          <w:t>Dataset</w:t>
        </w:r>
        <w:r w:rsidR="00481178" w:rsidRPr="00F649AB">
          <w:rPr>
            <w:rStyle w:val="Hipervnculo"/>
            <w:noProof/>
          </w:rPr>
          <w:t xml:space="preserve"> utilizado</w:t>
        </w:r>
        <w:r w:rsidR="00481178">
          <w:rPr>
            <w:noProof/>
            <w:webHidden/>
          </w:rPr>
          <w:tab/>
        </w:r>
        <w:r w:rsidR="00481178">
          <w:rPr>
            <w:noProof/>
            <w:webHidden/>
          </w:rPr>
          <w:fldChar w:fldCharType="begin"/>
        </w:r>
        <w:r w:rsidR="00481178">
          <w:rPr>
            <w:noProof/>
            <w:webHidden/>
          </w:rPr>
          <w:instrText xml:space="preserve"> PAGEREF _Toc82192913 \h </w:instrText>
        </w:r>
        <w:r w:rsidR="00481178">
          <w:rPr>
            <w:noProof/>
            <w:webHidden/>
          </w:rPr>
        </w:r>
        <w:r w:rsidR="00481178">
          <w:rPr>
            <w:noProof/>
            <w:webHidden/>
          </w:rPr>
          <w:fldChar w:fldCharType="separate"/>
        </w:r>
        <w:r w:rsidR="00481178">
          <w:rPr>
            <w:noProof/>
            <w:webHidden/>
          </w:rPr>
          <w:t>29</w:t>
        </w:r>
        <w:r w:rsidR="00481178">
          <w:rPr>
            <w:noProof/>
            <w:webHidden/>
          </w:rPr>
          <w:fldChar w:fldCharType="end"/>
        </w:r>
      </w:hyperlink>
    </w:p>
    <w:p w14:paraId="15444170" w14:textId="6F2F5DDE" w:rsidR="00481178" w:rsidRDefault="00D762BB">
      <w:pPr>
        <w:pStyle w:val="TDC2"/>
        <w:tabs>
          <w:tab w:val="right" w:leader="dot" w:pos="9060"/>
        </w:tabs>
        <w:rPr>
          <w:rFonts w:asciiTheme="minorHAnsi" w:eastAsiaTheme="minorEastAsia" w:hAnsiTheme="minorHAnsi" w:cstheme="minorBidi"/>
          <w:noProof/>
          <w:lang w:eastAsia="es-ES"/>
        </w:rPr>
      </w:pPr>
      <w:hyperlink w:anchor="_Toc82192914" w:history="1">
        <w:r w:rsidR="00481178" w:rsidRPr="00F649AB">
          <w:rPr>
            <w:rStyle w:val="Hipervnculo"/>
            <w:noProof/>
          </w:rPr>
          <w:t>4.4 Diseño del modelo</w:t>
        </w:r>
        <w:r w:rsidR="00481178">
          <w:rPr>
            <w:noProof/>
            <w:webHidden/>
          </w:rPr>
          <w:tab/>
        </w:r>
        <w:r w:rsidR="00481178">
          <w:rPr>
            <w:noProof/>
            <w:webHidden/>
          </w:rPr>
          <w:fldChar w:fldCharType="begin"/>
        </w:r>
        <w:r w:rsidR="00481178">
          <w:rPr>
            <w:noProof/>
            <w:webHidden/>
          </w:rPr>
          <w:instrText xml:space="preserve"> PAGEREF _Toc82192914 \h </w:instrText>
        </w:r>
        <w:r w:rsidR="00481178">
          <w:rPr>
            <w:noProof/>
            <w:webHidden/>
          </w:rPr>
        </w:r>
        <w:r w:rsidR="00481178">
          <w:rPr>
            <w:noProof/>
            <w:webHidden/>
          </w:rPr>
          <w:fldChar w:fldCharType="separate"/>
        </w:r>
        <w:r w:rsidR="00481178">
          <w:rPr>
            <w:noProof/>
            <w:webHidden/>
          </w:rPr>
          <w:t>32</w:t>
        </w:r>
        <w:r w:rsidR="00481178">
          <w:rPr>
            <w:noProof/>
            <w:webHidden/>
          </w:rPr>
          <w:fldChar w:fldCharType="end"/>
        </w:r>
      </w:hyperlink>
    </w:p>
    <w:p w14:paraId="768F151D" w14:textId="76A1DBAD" w:rsidR="00481178" w:rsidRDefault="00D762BB">
      <w:pPr>
        <w:pStyle w:val="TDC3"/>
        <w:tabs>
          <w:tab w:val="right" w:leader="dot" w:pos="9060"/>
        </w:tabs>
        <w:rPr>
          <w:rFonts w:asciiTheme="minorHAnsi" w:eastAsiaTheme="minorEastAsia" w:hAnsiTheme="minorHAnsi" w:cstheme="minorBidi"/>
          <w:noProof/>
          <w:lang w:eastAsia="es-ES"/>
        </w:rPr>
      </w:pPr>
      <w:hyperlink w:anchor="_Toc82192915" w:history="1">
        <w:r w:rsidR="00481178" w:rsidRPr="00F649AB">
          <w:rPr>
            <w:rStyle w:val="Hipervnculo"/>
            <w:noProof/>
          </w:rPr>
          <w:t>4.4.1 Métricas utilizadas</w:t>
        </w:r>
        <w:r w:rsidR="00481178">
          <w:rPr>
            <w:noProof/>
            <w:webHidden/>
          </w:rPr>
          <w:tab/>
        </w:r>
        <w:r w:rsidR="00481178">
          <w:rPr>
            <w:noProof/>
            <w:webHidden/>
          </w:rPr>
          <w:fldChar w:fldCharType="begin"/>
        </w:r>
        <w:r w:rsidR="00481178">
          <w:rPr>
            <w:noProof/>
            <w:webHidden/>
          </w:rPr>
          <w:instrText xml:space="preserve"> PAGEREF _Toc82192915 \h </w:instrText>
        </w:r>
        <w:r w:rsidR="00481178">
          <w:rPr>
            <w:noProof/>
            <w:webHidden/>
          </w:rPr>
        </w:r>
        <w:r w:rsidR="00481178">
          <w:rPr>
            <w:noProof/>
            <w:webHidden/>
          </w:rPr>
          <w:fldChar w:fldCharType="separate"/>
        </w:r>
        <w:r w:rsidR="00481178">
          <w:rPr>
            <w:noProof/>
            <w:webHidden/>
          </w:rPr>
          <w:t>32</w:t>
        </w:r>
        <w:r w:rsidR="00481178">
          <w:rPr>
            <w:noProof/>
            <w:webHidden/>
          </w:rPr>
          <w:fldChar w:fldCharType="end"/>
        </w:r>
      </w:hyperlink>
    </w:p>
    <w:p w14:paraId="6A29F8E9" w14:textId="1AD94CA5" w:rsidR="00481178" w:rsidRDefault="00D762BB">
      <w:pPr>
        <w:pStyle w:val="TDC3"/>
        <w:tabs>
          <w:tab w:val="right" w:leader="dot" w:pos="9060"/>
        </w:tabs>
        <w:rPr>
          <w:rFonts w:asciiTheme="minorHAnsi" w:eastAsiaTheme="minorEastAsia" w:hAnsiTheme="minorHAnsi" w:cstheme="minorBidi"/>
          <w:noProof/>
          <w:lang w:eastAsia="es-ES"/>
        </w:rPr>
      </w:pPr>
      <w:hyperlink w:anchor="_Toc82192916" w:history="1">
        <w:r w:rsidR="00481178" w:rsidRPr="00F649AB">
          <w:rPr>
            <w:rStyle w:val="Hipervnculo"/>
            <w:noProof/>
          </w:rPr>
          <w:t>4.4.2 Regresión Logística</w:t>
        </w:r>
        <w:r w:rsidR="00481178">
          <w:rPr>
            <w:noProof/>
            <w:webHidden/>
          </w:rPr>
          <w:tab/>
        </w:r>
        <w:r w:rsidR="00481178">
          <w:rPr>
            <w:noProof/>
            <w:webHidden/>
          </w:rPr>
          <w:fldChar w:fldCharType="begin"/>
        </w:r>
        <w:r w:rsidR="00481178">
          <w:rPr>
            <w:noProof/>
            <w:webHidden/>
          </w:rPr>
          <w:instrText xml:space="preserve"> PAGEREF _Toc82192916 \h </w:instrText>
        </w:r>
        <w:r w:rsidR="00481178">
          <w:rPr>
            <w:noProof/>
            <w:webHidden/>
          </w:rPr>
        </w:r>
        <w:r w:rsidR="00481178">
          <w:rPr>
            <w:noProof/>
            <w:webHidden/>
          </w:rPr>
          <w:fldChar w:fldCharType="separate"/>
        </w:r>
        <w:r w:rsidR="00481178">
          <w:rPr>
            <w:noProof/>
            <w:webHidden/>
          </w:rPr>
          <w:t>35</w:t>
        </w:r>
        <w:r w:rsidR="00481178">
          <w:rPr>
            <w:noProof/>
            <w:webHidden/>
          </w:rPr>
          <w:fldChar w:fldCharType="end"/>
        </w:r>
      </w:hyperlink>
    </w:p>
    <w:p w14:paraId="673EFAC1" w14:textId="6374E769" w:rsidR="00481178" w:rsidRDefault="00D762BB">
      <w:pPr>
        <w:pStyle w:val="TDC3"/>
        <w:tabs>
          <w:tab w:val="right" w:leader="dot" w:pos="9060"/>
        </w:tabs>
        <w:rPr>
          <w:rFonts w:asciiTheme="minorHAnsi" w:eastAsiaTheme="minorEastAsia" w:hAnsiTheme="minorHAnsi" w:cstheme="minorBidi"/>
          <w:noProof/>
          <w:lang w:eastAsia="es-ES"/>
        </w:rPr>
      </w:pPr>
      <w:hyperlink w:anchor="_Toc82192917" w:history="1">
        <w:r w:rsidR="00481178" w:rsidRPr="00F649AB">
          <w:rPr>
            <w:rStyle w:val="Hipervnculo"/>
            <w:noProof/>
          </w:rPr>
          <w:t>4.4.3 LightGBM</w:t>
        </w:r>
        <w:r w:rsidR="00481178">
          <w:rPr>
            <w:noProof/>
            <w:webHidden/>
          </w:rPr>
          <w:tab/>
        </w:r>
        <w:r w:rsidR="00481178">
          <w:rPr>
            <w:noProof/>
            <w:webHidden/>
          </w:rPr>
          <w:fldChar w:fldCharType="begin"/>
        </w:r>
        <w:r w:rsidR="00481178">
          <w:rPr>
            <w:noProof/>
            <w:webHidden/>
          </w:rPr>
          <w:instrText xml:space="preserve"> PAGEREF _Toc82192917 \h </w:instrText>
        </w:r>
        <w:r w:rsidR="00481178">
          <w:rPr>
            <w:noProof/>
            <w:webHidden/>
          </w:rPr>
        </w:r>
        <w:r w:rsidR="00481178">
          <w:rPr>
            <w:noProof/>
            <w:webHidden/>
          </w:rPr>
          <w:fldChar w:fldCharType="separate"/>
        </w:r>
        <w:r w:rsidR="00481178">
          <w:rPr>
            <w:noProof/>
            <w:webHidden/>
          </w:rPr>
          <w:t>39</w:t>
        </w:r>
        <w:r w:rsidR="00481178">
          <w:rPr>
            <w:noProof/>
            <w:webHidden/>
          </w:rPr>
          <w:fldChar w:fldCharType="end"/>
        </w:r>
      </w:hyperlink>
    </w:p>
    <w:p w14:paraId="76269E78" w14:textId="26A8CC9B" w:rsidR="00481178" w:rsidRDefault="00D762BB">
      <w:pPr>
        <w:pStyle w:val="TDC3"/>
        <w:tabs>
          <w:tab w:val="right" w:leader="dot" w:pos="9060"/>
        </w:tabs>
        <w:rPr>
          <w:rFonts w:asciiTheme="minorHAnsi" w:eastAsiaTheme="minorEastAsia" w:hAnsiTheme="minorHAnsi" w:cstheme="minorBidi"/>
          <w:noProof/>
          <w:lang w:eastAsia="es-ES"/>
        </w:rPr>
      </w:pPr>
      <w:hyperlink w:anchor="_Toc82192918" w:history="1">
        <w:r w:rsidR="00481178" w:rsidRPr="00F649AB">
          <w:rPr>
            <w:rStyle w:val="Hipervnculo"/>
            <w:noProof/>
          </w:rPr>
          <w:t>4.4.4 XGBoost</w:t>
        </w:r>
        <w:r w:rsidR="00481178">
          <w:rPr>
            <w:noProof/>
            <w:webHidden/>
          </w:rPr>
          <w:tab/>
        </w:r>
        <w:r w:rsidR="00481178">
          <w:rPr>
            <w:noProof/>
            <w:webHidden/>
          </w:rPr>
          <w:fldChar w:fldCharType="begin"/>
        </w:r>
        <w:r w:rsidR="00481178">
          <w:rPr>
            <w:noProof/>
            <w:webHidden/>
          </w:rPr>
          <w:instrText xml:space="preserve"> PAGEREF _Toc82192918 \h </w:instrText>
        </w:r>
        <w:r w:rsidR="00481178">
          <w:rPr>
            <w:noProof/>
            <w:webHidden/>
          </w:rPr>
        </w:r>
        <w:r w:rsidR="00481178">
          <w:rPr>
            <w:noProof/>
            <w:webHidden/>
          </w:rPr>
          <w:fldChar w:fldCharType="separate"/>
        </w:r>
        <w:r w:rsidR="00481178">
          <w:rPr>
            <w:noProof/>
            <w:webHidden/>
          </w:rPr>
          <w:t>43</w:t>
        </w:r>
        <w:r w:rsidR="00481178">
          <w:rPr>
            <w:noProof/>
            <w:webHidden/>
          </w:rPr>
          <w:fldChar w:fldCharType="end"/>
        </w:r>
      </w:hyperlink>
    </w:p>
    <w:p w14:paraId="429A5210" w14:textId="75ECC2DC" w:rsidR="00481178" w:rsidRDefault="00D762BB">
      <w:pPr>
        <w:pStyle w:val="TDC3"/>
        <w:tabs>
          <w:tab w:val="right" w:leader="dot" w:pos="9060"/>
        </w:tabs>
        <w:rPr>
          <w:rFonts w:asciiTheme="minorHAnsi" w:eastAsiaTheme="minorEastAsia" w:hAnsiTheme="minorHAnsi" w:cstheme="minorBidi"/>
          <w:noProof/>
          <w:lang w:eastAsia="es-ES"/>
        </w:rPr>
      </w:pPr>
      <w:hyperlink w:anchor="_Toc82192919" w:history="1">
        <w:r w:rsidR="00481178" w:rsidRPr="00F649AB">
          <w:rPr>
            <w:rStyle w:val="Hipervnculo"/>
            <w:noProof/>
          </w:rPr>
          <w:t>4.4.5 Random Forest</w:t>
        </w:r>
        <w:r w:rsidR="00481178">
          <w:rPr>
            <w:noProof/>
            <w:webHidden/>
          </w:rPr>
          <w:tab/>
        </w:r>
        <w:r w:rsidR="00481178">
          <w:rPr>
            <w:noProof/>
            <w:webHidden/>
          </w:rPr>
          <w:fldChar w:fldCharType="begin"/>
        </w:r>
        <w:r w:rsidR="00481178">
          <w:rPr>
            <w:noProof/>
            <w:webHidden/>
          </w:rPr>
          <w:instrText xml:space="preserve"> PAGEREF _Toc82192919 \h </w:instrText>
        </w:r>
        <w:r w:rsidR="00481178">
          <w:rPr>
            <w:noProof/>
            <w:webHidden/>
          </w:rPr>
        </w:r>
        <w:r w:rsidR="00481178">
          <w:rPr>
            <w:noProof/>
            <w:webHidden/>
          </w:rPr>
          <w:fldChar w:fldCharType="separate"/>
        </w:r>
        <w:r w:rsidR="00481178">
          <w:rPr>
            <w:noProof/>
            <w:webHidden/>
          </w:rPr>
          <w:t>43</w:t>
        </w:r>
        <w:r w:rsidR="00481178">
          <w:rPr>
            <w:noProof/>
            <w:webHidden/>
          </w:rPr>
          <w:fldChar w:fldCharType="end"/>
        </w:r>
      </w:hyperlink>
    </w:p>
    <w:p w14:paraId="354AFC04" w14:textId="2E1FAEC5" w:rsidR="00481178" w:rsidRDefault="00D762BB">
      <w:pPr>
        <w:pStyle w:val="TDC1"/>
        <w:tabs>
          <w:tab w:val="right" w:leader="dot" w:pos="9060"/>
        </w:tabs>
        <w:rPr>
          <w:rFonts w:asciiTheme="minorHAnsi" w:eastAsiaTheme="minorEastAsia" w:hAnsiTheme="minorHAnsi" w:cstheme="minorBidi"/>
          <w:noProof/>
          <w:lang w:eastAsia="es-ES"/>
        </w:rPr>
      </w:pPr>
      <w:hyperlink w:anchor="_Toc82192920" w:history="1">
        <w:r w:rsidR="00481178" w:rsidRPr="00F649AB">
          <w:rPr>
            <w:rStyle w:val="Hipervnculo"/>
            <w:noProof/>
            <w:lang w:bidi="en-US"/>
          </w:rPr>
          <w:t>5. Desarrollo específico de la contribución</w:t>
        </w:r>
        <w:r w:rsidR="00481178">
          <w:rPr>
            <w:noProof/>
            <w:webHidden/>
          </w:rPr>
          <w:tab/>
        </w:r>
        <w:r w:rsidR="00481178">
          <w:rPr>
            <w:noProof/>
            <w:webHidden/>
          </w:rPr>
          <w:fldChar w:fldCharType="begin"/>
        </w:r>
        <w:r w:rsidR="00481178">
          <w:rPr>
            <w:noProof/>
            <w:webHidden/>
          </w:rPr>
          <w:instrText xml:space="preserve"> PAGEREF _Toc82192920 \h </w:instrText>
        </w:r>
        <w:r w:rsidR="00481178">
          <w:rPr>
            <w:noProof/>
            <w:webHidden/>
          </w:rPr>
        </w:r>
        <w:r w:rsidR="00481178">
          <w:rPr>
            <w:noProof/>
            <w:webHidden/>
          </w:rPr>
          <w:fldChar w:fldCharType="separate"/>
        </w:r>
        <w:r w:rsidR="00481178">
          <w:rPr>
            <w:noProof/>
            <w:webHidden/>
          </w:rPr>
          <w:t>44</w:t>
        </w:r>
        <w:r w:rsidR="00481178">
          <w:rPr>
            <w:noProof/>
            <w:webHidden/>
          </w:rPr>
          <w:fldChar w:fldCharType="end"/>
        </w:r>
      </w:hyperlink>
    </w:p>
    <w:p w14:paraId="18B2F4E1" w14:textId="13BC23DB" w:rsidR="00481178" w:rsidRDefault="00D762BB">
      <w:pPr>
        <w:pStyle w:val="TDC2"/>
        <w:tabs>
          <w:tab w:val="right" w:leader="dot" w:pos="9060"/>
        </w:tabs>
        <w:rPr>
          <w:rFonts w:asciiTheme="minorHAnsi" w:eastAsiaTheme="minorEastAsia" w:hAnsiTheme="minorHAnsi" w:cstheme="minorBidi"/>
          <w:noProof/>
          <w:lang w:eastAsia="es-ES"/>
        </w:rPr>
      </w:pPr>
      <w:hyperlink w:anchor="_Toc82192921" w:history="1">
        <w:r w:rsidR="00481178" w:rsidRPr="00F649AB">
          <w:rPr>
            <w:rStyle w:val="Hipervnculo"/>
            <w:rFonts w:eastAsia="Times New Roman"/>
            <w:noProof/>
            <w:lang w:eastAsia="es-ES"/>
          </w:rPr>
          <w:t>5.1 Análisis de las nuevas variables</w:t>
        </w:r>
        <w:r w:rsidR="00481178">
          <w:rPr>
            <w:noProof/>
            <w:webHidden/>
          </w:rPr>
          <w:tab/>
        </w:r>
        <w:r w:rsidR="00481178">
          <w:rPr>
            <w:noProof/>
            <w:webHidden/>
          </w:rPr>
          <w:fldChar w:fldCharType="begin"/>
        </w:r>
        <w:r w:rsidR="00481178">
          <w:rPr>
            <w:noProof/>
            <w:webHidden/>
          </w:rPr>
          <w:instrText xml:space="preserve"> PAGEREF _Toc82192921 \h </w:instrText>
        </w:r>
        <w:r w:rsidR="00481178">
          <w:rPr>
            <w:noProof/>
            <w:webHidden/>
          </w:rPr>
        </w:r>
        <w:r w:rsidR="00481178">
          <w:rPr>
            <w:noProof/>
            <w:webHidden/>
          </w:rPr>
          <w:fldChar w:fldCharType="separate"/>
        </w:r>
        <w:r w:rsidR="00481178">
          <w:rPr>
            <w:noProof/>
            <w:webHidden/>
          </w:rPr>
          <w:t>44</w:t>
        </w:r>
        <w:r w:rsidR="00481178">
          <w:rPr>
            <w:noProof/>
            <w:webHidden/>
          </w:rPr>
          <w:fldChar w:fldCharType="end"/>
        </w:r>
      </w:hyperlink>
    </w:p>
    <w:p w14:paraId="246923E5" w14:textId="1B1FBCF1" w:rsidR="00481178" w:rsidRDefault="00D762BB">
      <w:pPr>
        <w:pStyle w:val="TDC2"/>
        <w:tabs>
          <w:tab w:val="right" w:leader="dot" w:pos="9060"/>
        </w:tabs>
        <w:rPr>
          <w:rFonts w:asciiTheme="minorHAnsi" w:eastAsiaTheme="minorEastAsia" w:hAnsiTheme="minorHAnsi" w:cstheme="minorBidi"/>
          <w:noProof/>
          <w:lang w:eastAsia="es-ES"/>
        </w:rPr>
      </w:pPr>
      <w:hyperlink w:anchor="_Toc82192922" w:history="1">
        <w:r w:rsidR="00481178" w:rsidRPr="00F649AB">
          <w:rPr>
            <w:rStyle w:val="Hipervnculo"/>
            <w:rFonts w:eastAsia="Times New Roman"/>
            <w:noProof/>
            <w:lang w:eastAsia="es-ES"/>
          </w:rPr>
          <w:t>5.2 Análisis de los modelos obtenidos</w:t>
        </w:r>
        <w:r w:rsidR="00481178">
          <w:rPr>
            <w:noProof/>
            <w:webHidden/>
          </w:rPr>
          <w:tab/>
        </w:r>
        <w:r w:rsidR="00481178">
          <w:rPr>
            <w:noProof/>
            <w:webHidden/>
          </w:rPr>
          <w:fldChar w:fldCharType="begin"/>
        </w:r>
        <w:r w:rsidR="00481178">
          <w:rPr>
            <w:noProof/>
            <w:webHidden/>
          </w:rPr>
          <w:instrText xml:space="preserve"> PAGEREF _Toc82192922 \h </w:instrText>
        </w:r>
        <w:r w:rsidR="00481178">
          <w:rPr>
            <w:noProof/>
            <w:webHidden/>
          </w:rPr>
        </w:r>
        <w:r w:rsidR="00481178">
          <w:rPr>
            <w:noProof/>
            <w:webHidden/>
          </w:rPr>
          <w:fldChar w:fldCharType="separate"/>
        </w:r>
        <w:r w:rsidR="00481178">
          <w:rPr>
            <w:noProof/>
            <w:webHidden/>
          </w:rPr>
          <w:t>44</w:t>
        </w:r>
        <w:r w:rsidR="00481178">
          <w:rPr>
            <w:noProof/>
            <w:webHidden/>
          </w:rPr>
          <w:fldChar w:fldCharType="end"/>
        </w:r>
      </w:hyperlink>
    </w:p>
    <w:p w14:paraId="7092DEF5" w14:textId="34D6F48C" w:rsidR="00481178" w:rsidRDefault="00D762BB">
      <w:pPr>
        <w:pStyle w:val="TDC2"/>
        <w:tabs>
          <w:tab w:val="right" w:leader="dot" w:pos="9060"/>
        </w:tabs>
        <w:rPr>
          <w:rFonts w:asciiTheme="minorHAnsi" w:eastAsiaTheme="minorEastAsia" w:hAnsiTheme="minorHAnsi" w:cstheme="minorBidi"/>
          <w:noProof/>
          <w:lang w:eastAsia="es-ES"/>
        </w:rPr>
      </w:pPr>
      <w:hyperlink w:anchor="_Toc82192923" w:history="1">
        <w:r w:rsidR="00481178" w:rsidRPr="00F649AB">
          <w:rPr>
            <w:rStyle w:val="Hipervnculo"/>
            <w:rFonts w:eastAsia="Times New Roman"/>
            <w:noProof/>
            <w:lang w:eastAsia="es-ES"/>
          </w:rPr>
          <w:t>5.3 Comparación con otros modelos</w:t>
        </w:r>
        <w:r w:rsidR="00481178">
          <w:rPr>
            <w:noProof/>
            <w:webHidden/>
          </w:rPr>
          <w:tab/>
        </w:r>
        <w:r w:rsidR="00481178">
          <w:rPr>
            <w:noProof/>
            <w:webHidden/>
          </w:rPr>
          <w:fldChar w:fldCharType="begin"/>
        </w:r>
        <w:r w:rsidR="00481178">
          <w:rPr>
            <w:noProof/>
            <w:webHidden/>
          </w:rPr>
          <w:instrText xml:space="preserve"> PAGEREF _Toc82192923 \h </w:instrText>
        </w:r>
        <w:r w:rsidR="00481178">
          <w:rPr>
            <w:noProof/>
            <w:webHidden/>
          </w:rPr>
        </w:r>
        <w:r w:rsidR="00481178">
          <w:rPr>
            <w:noProof/>
            <w:webHidden/>
          </w:rPr>
          <w:fldChar w:fldCharType="separate"/>
        </w:r>
        <w:r w:rsidR="00481178">
          <w:rPr>
            <w:noProof/>
            <w:webHidden/>
          </w:rPr>
          <w:t>44</w:t>
        </w:r>
        <w:r w:rsidR="00481178">
          <w:rPr>
            <w:noProof/>
            <w:webHidden/>
          </w:rPr>
          <w:fldChar w:fldCharType="end"/>
        </w:r>
      </w:hyperlink>
    </w:p>
    <w:p w14:paraId="4D8043E1" w14:textId="41662264" w:rsidR="00481178" w:rsidRDefault="00D762BB">
      <w:pPr>
        <w:pStyle w:val="TDC1"/>
        <w:tabs>
          <w:tab w:val="right" w:leader="dot" w:pos="9060"/>
        </w:tabs>
        <w:rPr>
          <w:rFonts w:asciiTheme="minorHAnsi" w:eastAsiaTheme="minorEastAsia" w:hAnsiTheme="minorHAnsi" w:cstheme="minorBidi"/>
          <w:noProof/>
          <w:lang w:eastAsia="es-ES"/>
        </w:rPr>
      </w:pPr>
      <w:hyperlink w:anchor="_Toc82192924" w:history="1">
        <w:r w:rsidR="00481178" w:rsidRPr="00F649AB">
          <w:rPr>
            <w:rStyle w:val="Hipervnculo"/>
            <w:noProof/>
            <w:lang w:bidi="en-US"/>
          </w:rPr>
          <w:t>6. Conclusiones y trabajo futuro</w:t>
        </w:r>
        <w:r w:rsidR="00481178">
          <w:rPr>
            <w:noProof/>
            <w:webHidden/>
          </w:rPr>
          <w:tab/>
        </w:r>
        <w:r w:rsidR="00481178">
          <w:rPr>
            <w:noProof/>
            <w:webHidden/>
          </w:rPr>
          <w:fldChar w:fldCharType="begin"/>
        </w:r>
        <w:r w:rsidR="00481178">
          <w:rPr>
            <w:noProof/>
            <w:webHidden/>
          </w:rPr>
          <w:instrText xml:space="preserve"> PAGEREF _Toc82192924 \h </w:instrText>
        </w:r>
        <w:r w:rsidR="00481178">
          <w:rPr>
            <w:noProof/>
            <w:webHidden/>
          </w:rPr>
        </w:r>
        <w:r w:rsidR="00481178">
          <w:rPr>
            <w:noProof/>
            <w:webHidden/>
          </w:rPr>
          <w:fldChar w:fldCharType="separate"/>
        </w:r>
        <w:r w:rsidR="00481178">
          <w:rPr>
            <w:noProof/>
            <w:webHidden/>
          </w:rPr>
          <w:t>45</w:t>
        </w:r>
        <w:r w:rsidR="00481178">
          <w:rPr>
            <w:noProof/>
            <w:webHidden/>
          </w:rPr>
          <w:fldChar w:fldCharType="end"/>
        </w:r>
      </w:hyperlink>
    </w:p>
    <w:p w14:paraId="4CB8F7B6" w14:textId="5997845F" w:rsidR="00481178" w:rsidRDefault="00D762BB">
      <w:pPr>
        <w:pStyle w:val="TDC2"/>
        <w:tabs>
          <w:tab w:val="right" w:leader="dot" w:pos="9060"/>
        </w:tabs>
        <w:rPr>
          <w:rFonts w:asciiTheme="minorHAnsi" w:eastAsiaTheme="minorEastAsia" w:hAnsiTheme="minorHAnsi" w:cstheme="minorBidi"/>
          <w:noProof/>
          <w:lang w:eastAsia="es-ES"/>
        </w:rPr>
      </w:pPr>
      <w:hyperlink w:anchor="_Toc82192925" w:history="1">
        <w:r w:rsidR="00481178" w:rsidRPr="00F649AB">
          <w:rPr>
            <w:rStyle w:val="Hipervnculo"/>
            <w:rFonts w:eastAsia="Times New Roman"/>
            <w:noProof/>
            <w:lang w:eastAsia="es-ES"/>
          </w:rPr>
          <w:t>6.1. Conclusiones</w:t>
        </w:r>
        <w:r w:rsidR="00481178">
          <w:rPr>
            <w:noProof/>
            <w:webHidden/>
          </w:rPr>
          <w:tab/>
        </w:r>
        <w:r w:rsidR="00481178">
          <w:rPr>
            <w:noProof/>
            <w:webHidden/>
          </w:rPr>
          <w:fldChar w:fldCharType="begin"/>
        </w:r>
        <w:r w:rsidR="00481178">
          <w:rPr>
            <w:noProof/>
            <w:webHidden/>
          </w:rPr>
          <w:instrText xml:space="preserve"> PAGEREF _Toc82192925 \h </w:instrText>
        </w:r>
        <w:r w:rsidR="00481178">
          <w:rPr>
            <w:noProof/>
            <w:webHidden/>
          </w:rPr>
        </w:r>
        <w:r w:rsidR="00481178">
          <w:rPr>
            <w:noProof/>
            <w:webHidden/>
          </w:rPr>
          <w:fldChar w:fldCharType="separate"/>
        </w:r>
        <w:r w:rsidR="00481178">
          <w:rPr>
            <w:noProof/>
            <w:webHidden/>
          </w:rPr>
          <w:t>45</w:t>
        </w:r>
        <w:r w:rsidR="00481178">
          <w:rPr>
            <w:noProof/>
            <w:webHidden/>
          </w:rPr>
          <w:fldChar w:fldCharType="end"/>
        </w:r>
      </w:hyperlink>
    </w:p>
    <w:p w14:paraId="6F03ED50" w14:textId="6E466F10" w:rsidR="00481178" w:rsidRDefault="00D762BB">
      <w:pPr>
        <w:pStyle w:val="TDC2"/>
        <w:tabs>
          <w:tab w:val="right" w:leader="dot" w:pos="9060"/>
        </w:tabs>
        <w:rPr>
          <w:rFonts w:asciiTheme="minorHAnsi" w:eastAsiaTheme="minorEastAsia" w:hAnsiTheme="minorHAnsi" w:cstheme="minorBidi"/>
          <w:noProof/>
          <w:lang w:eastAsia="es-ES"/>
        </w:rPr>
      </w:pPr>
      <w:hyperlink w:anchor="_Toc82192926" w:history="1">
        <w:r w:rsidR="00481178" w:rsidRPr="00F649AB">
          <w:rPr>
            <w:rStyle w:val="Hipervnculo"/>
            <w:rFonts w:eastAsia="Times New Roman"/>
            <w:noProof/>
            <w:lang w:eastAsia="es-ES"/>
          </w:rPr>
          <w:t>6.2. Líneas de trabajo futuro</w:t>
        </w:r>
        <w:r w:rsidR="00481178">
          <w:rPr>
            <w:noProof/>
            <w:webHidden/>
          </w:rPr>
          <w:tab/>
        </w:r>
        <w:r w:rsidR="00481178">
          <w:rPr>
            <w:noProof/>
            <w:webHidden/>
          </w:rPr>
          <w:fldChar w:fldCharType="begin"/>
        </w:r>
        <w:r w:rsidR="00481178">
          <w:rPr>
            <w:noProof/>
            <w:webHidden/>
          </w:rPr>
          <w:instrText xml:space="preserve"> PAGEREF _Toc82192926 \h </w:instrText>
        </w:r>
        <w:r w:rsidR="00481178">
          <w:rPr>
            <w:noProof/>
            <w:webHidden/>
          </w:rPr>
        </w:r>
        <w:r w:rsidR="00481178">
          <w:rPr>
            <w:noProof/>
            <w:webHidden/>
          </w:rPr>
          <w:fldChar w:fldCharType="separate"/>
        </w:r>
        <w:r w:rsidR="00481178">
          <w:rPr>
            <w:noProof/>
            <w:webHidden/>
          </w:rPr>
          <w:t>45</w:t>
        </w:r>
        <w:r w:rsidR="00481178">
          <w:rPr>
            <w:noProof/>
            <w:webHidden/>
          </w:rPr>
          <w:fldChar w:fldCharType="end"/>
        </w:r>
      </w:hyperlink>
    </w:p>
    <w:p w14:paraId="04B3FAFF" w14:textId="451F8270" w:rsidR="00481178" w:rsidRDefault="00D762BB">
      <w:pPr>
        <w:pStyle w:val="TDC1"/>
        <w:tabs>
          <w:tab w:val="right" w:leader="dot" w:pos="9060"/>
        </w:tabs>
        <w:rPr>
          <w:rFonts w:asciiTheme="minorHAnsi" w:eastAsiaTheme="minorEastAsia" w:hAnsiTheme="minorHAnsi" w:cstheme="minorBidi"/>
          <w:noProof/>
          <w:lang w:eastAsia="es-ES"/>
        </w:rPr>
      </w:pPr>
      <w:hyperlink w:anchor="_Toc82192927" w:history="1">
        <w:r w:rsidR="00481178" w:rsidRPr="00F649AB">
          <w:rPr>
            <w:rStyle w:val="Hipervnculo"/>
            <w:noProof/>
            <w:lang w:bidi="en-US"/>
          </w:rPr>
          <w:t>7. Bibliografía</w:t>
        </w:r>
        <w:r w:rsidR="00481178">
          <w:rPr>
            <w:noProof/>
            <w:webHidden/>
          </w:rPr>
          <w:tab/>
        </w:r>
        <w:r w:rsidR="00481178">
          <w:rPr>
            <w:noProof/>
            <w:webHidden/>
          </w:rPr>
          <w:fldChar w:fldCharType="begin"/>
        </w:r>
        <w:r w:rsidR="00481178">
          <w:rPr>
            <w:noProof/>
            <w:webHidden/>
          </w:rPr>
          <w:instrText xml:space="preserve"> PAGEREF _Toc82192927 \h </w:instrText>
        </w:r>
        <w:r w:rsidR="00481178">
          <w:rPr>
            <w:noProof/>
            <w:webHidden/>
          </w:rPr>
        </w:r>
        <w:r w:rsidR="00481178">
          <w:rPr>
            <w:noProof/>
            <w:webHidden/>
          </w:rPr>
          <w:fldChar w:fldCharType="separate"/>
        </w:r>
        <w:r w:rsidR="00481178">
          <w:rPr>
            <w:noProof/>
            <w:webHidden/>
          </w:rPr>
          <w:t>46</w:t>
        </w:r>
        <w:r w:rsidR="00481178">
          <w:rPr>
            <w:noProof/>
            <w:webHidden/>
          </w:rPr>
          <w:fldChar w:fldCharType="end"/>
        </w:r>
      </w:hyperlink>
    </w:p>
    <w:p w14:paraId="07B0AF87" w14:textId="038F7097" w:rsidR="00481178" w:rsidRDefault="00D762BB">
      <w:pPr>
        <w:pStyle w:val="TDC1"/>
        <w:tabs>
          <w:tab w:val="right" w:leader="dot" w:pos="9060"/>
        </w:tabs>
        <w:rPr>
          <w:rFonts w:asciiTheme="minorHAnsi" w:eastAsiaTheme="minorEastAsia" w:hAnsiTheme="minorHAnsi" w:cstheme="minorBidi"/>
          <w:noProof/>
          <w:lang w:eastAsia="es-ES"/>
        </w:rPr>
      </w:pPr>
      <w:hyperlink w:anchor="_Toc82192928" w:history="1">
        <w:r w:rsidR="00481178" w:rsidRPr="00F649AB">
          <w:rPr>
            <w:rStyle w:val="Hipervnculo"/>
            <w:noProof/>
            <w:lang w:eastAsia="es-ES" w:bidi="en-US"/>
          </w:rPr>
          <w:t>Anexos</w:t>
        </w:r>
        <w:r w:rsidR="00481178">
          <w:rPr>
            <w:noProof/>
            <w:webHidden/>
          </w:rPr>
          <w:tab/>
        </w:r>
        <w:r w:rsidR="00481178">
          <w:rPr>
            <w:noProof/>
            <w:webHidden/>
          </w:rPr>
          <w:fldChar w:fldCharType="begin"/>
        </w:r>
        <w:r w:rsidR="00481178">
          <w:rPr>
            <w:noProof/>
            <w:webHidden/>
          </w:rPr>
          <w:instrText xml:space="preserve"> PAGEREF _Toc82192928 \h </w:instrText>
        </w:r>
        <w:r w:rsidR="00481178">
          <w:rPr>
            <w:noProof/>
            <w:webHidden/>
          </w:rPr>
        </w:r>
        <w:r w:rsidR="00481178">
          <w:rPr>
            <w:noProof/>
            <w:webHidden/>
          </w:rPr>
          <w:fldChar w:fldCharType="separate"/>
        </w:r>
        <w:r w:rsidR="00481178">
          <w:rPr>
            <w:noProof/>
            <w:webHidden/>
          </w:rPr>
          <w:t>55</w:t>
        </w:r>
        <w:r w:rsidR="00481178">
          <w:rPr>
            <w:noProof/>
            <w:webHidden/>
          </w:rPr>
          <w:fldChar w:fldCharType="end"/>
        </w:r>
      </w:hyperlink>
    </w:p>
    <w:p w14:paraId="79BA0754" w14:textId="204A8BF0"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3F1E9EC5" w14:textId="6D65D96C" w:rsidR="00481178"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192929" w:history="1">
        <w:r w:rsidR="00481178" w:rsidRPr="00046A54">
          <w:rPr>
            <w:rStyle w:val="Hipervnculo"/>
            <w:noProof/>
          </w:rPr>
          <w:t>Tabla 1: Partidos y temporadas de cada competición en los datos de StatsBomb Open-Data.</w:t>
        </w:r>
        <w:r w:rsidR="00481178">
          <w:rPr>
            <w:noProof/>
            <w:webHidden/>
          </w:rPr>
          <w:tab/>
        </w:r>
        <w:r w:rsidR="00481178">
          <w:rPr>
            <w:noProof/>
            <w:webHidden/>
          </w:rPr>
          <w:fldChar w:fldCharType="begin"/>
        </w:r>
        <w:r w:rsidR="00481178">
          <w:rPr>
            <w:noProof/>
            <w:webHidden/>
          </w:rPr>
          <w:instrText xml:space="preserve"> PAGEREF _Toc82192929 \h </w:instrText>
        </w:r>
        <w:r w:rsidR="00481178">
          <w:rPr>
            <w:noProof/>
            <w:webHidden/>
          </w:rPr>
        </w:r>
        <w:r w:rsidR="00481178">
          <w:rPr>
            <w:noProof/>
            <w:webHidden/>
          </w:rPr>
          <w:fldChar w:fldCharType="separate"/>
        </w:r>
        <w:r w:rsidR="00481178">
          <w:rPr>
            <w:noProof/>
            <w:webHidden/>
          </w:rPr>
          <w:t>21</w:t>
        </w:r>
        <w:r w:rsidR="00481178">
          <w:rPr>
            <w:noProof/>
            <w:webHidden/>
          </w:rPr>
          <w:fldChar w:fldCharType="end"/>
        </w:r>
      </w:hyperlink>
    </w:p>
    <w:p w14:paraId="14BDBAD8" w14:textId="2F98E552" w:rsidR="00481178" w:rsidRDefault="00D762BB">
      <w:pPr>
        <w:pStyle w:val="Tabladeilustraciones"/>
        <w:tabs>
          <w:tab w:val="right" w:leader="dot" w:pos="9060"/>
        </w:tabs>
        <w:rPr>
          <w:rFonts w:asciiTheme="minorHAnsi" w:eastAsiaTheme="minorEastAsia" w:hAnsiTheme="minorHAnsi" w:cstheme="minorBidi"/>
          <w:noProof/>
          <w:lang w:eastAsia="es-ES"/>
        </w:rPr>
      </w:pPr>
      <w:hyperlink w:anchor="_Toc82192930" w:history="1">
        <w:r w:rsidR="00481178" w:rsidRPr="00046A54">
          <w:rPr>
            <w:rStyle w:val="Hipervnculo"/>
            <w:noProof/>
          </w:rPr>
          <w:t>Tabla 2: Partidos y temporadas de cada competición en los datos de WyScout Soccer match event dataset.</w:t>
        </w:r>
        <w:r w:rsidR="00481178">
          <w:rPr>
            <w:noProof/>
            <w:webHidden/>
          </w:rPr>
          <w:tab/>
        </w:r>
        <w:r w:rsidR="00481178">
          <w:rPr>
            <w:noProof/>
            <w:webHidden/>
          </w:rPr>
          <w:fldChar w:fldCharType="begin"/>
        </w:r>
        <w:r w:rsidR="00481178">
          <w:rPr>
            <w:noProof/>
            <w:webHidden/>
          </w:rPr>
          <w:instrText xml:space="preserve"> PAGEREF _Toc82192930 \h </w:instrText>
        </w:r>
        <w:r w:rsidR="00481178">
          <w:rPr>
            <w:noProof/>
            <w:webHidden/>
          </w:rPr>
        </w:r>
        <w:r w:rsidR="00481178">
          <w:rPr>
            <w:noProof/>
            <w:webHidden/>
          </w:rPr>
          <w:fldChar w:fldCharType="separate"/>
        </w:r>
        <w:r w:rsidR="00481178">
          <w:rPr>
            <w:noProof/>
            <w:webHidden/>
          </w:rPr>
          <w:t>22</w:t>
        </w:r>
        <w:r w:rsidR="00481178">
          <w:rPr>
            <w:noProof/>
            <w:webHidden/>
          </w:rPr>
          <w:fldChar w:fldCharType="end"/>
        </w:r>
      </w:hyperlink>
    </w:p>
    <w:p w14:paraId="4DB5AAB0" w14:textId="7ECCA9C9" w:rsidR="00481178" w:rsidRDefault="00D762BB">
      <w:pPr>
        <w:pStyle w:val="Tabladeilustraciones"/>
        <w:tabs>
          <w:tab w:val="right" w:leader="dot" w:pos="9060"/>
        </w:tabs>
        <w:rPr>
          <w:rFonts w:asciiTheme="minorHAnsi" w:eastAsiaTheme="minorEastAsia" w:hAnsiTheme="minorHAnsi" w:cstheme="minorBidi"/>
          <w:noProof/>
          <w:lang w:eastAsia="es-ES"/>
        </w:rPr>
      </w:pPr>
      <w:hyperlink w:anchor="_Toc82192931" w:history="1">
        <w:r w:rsidR="00481178" w:rsidRPr="00046A54">
          <w:rPr>
            <w:rStyle w:val="Hipervnculo"/>
            <w:noProof/>
          </w:rPr>
          <w:t>Tabla 3: Ejemplo de creación de variables dummies a partir de una variable categórica (Body_type).</w:t>
        </w:r>
        <w:r w:rsidR="00481178">
          <w:rPr>
            <w:noProof/>
            <w:webHidden/>
          </w:rPr>
          <w:tab/>
        </w:r>
        <w:r w:rsidR="00481178">
          <w:rPr>
            <w:noProof/>
            <w:webHidden/>
          </w:rPr>
          <w:fldChar w:fldCharType="begin"/>
        </w:r>
        <w:r w:rsidR="00481178">
          <w:rPr>
            <w:noProof/>
            <w:webHidden/>
          </w:rPr>
          <w:instrText xml:space="preserve"> PAGEREF _Toc82192931 \h </w:instrText>
        </w:r>
        <w:r w:rsidR="00481178">
          <w:rPr>
            <w:noProof/>
            <w:webHidden/>
          </w:rPr>
        </w:r>
        <w:r w:rsidR="00481178">
          <w:rPr>
            <w:noProof/>
            <w:webHidden/>
          </w:rPr>
          <w:fldChar w:fldCharType="separate"/>
        </w:r>
        <w:r w:rsidR="00481178">
          <w:rPr>
            <w:noProof/>
            <w:webHidden/>
          </w:rPr>
          <w:t>37</w:t>
        </w:r>
        <w:r w:rsidR="00481178">
          <w:rPr>
            <w:noProof/>
            <w:webHidden/>
          </w:rPr>
          <w:fldChar w:fldCharType="end"/>
        </w:r>
      </w:hyperlink>
    </w:p>
    <w:p w14:paraId="4D6200F2" w14:textId="5E406347" w:rsidR="00481178" w:rsidRDefault="00D762BB">
      <w:pPr>
        <w:pStyle w:val="Tabladeilustraciones"/>
        <w:tabs>
          <w:tab w:val="right" w:leader="dot" w:pos="9060"/>
        </w:tabs>
        <w:rPr>
          <w:rFonts w:asciiTheme="minorHAnsi" w:eastAsiaTheme="minorEastAsia" w:hAnsiTheme="minorHAnsi" w:cstheme="minorBidi"/>
          <w:noProof/>
          <w:lang w:eastAsia="es-ES"/>
        </w:rPr>
      </w:pPr>
      <w:hyperlink w:anchor="_Toc82192932" w:history="1">
        <w:r w:rsidR="00481178" w:rsidRPr="00046A54">
          <w:rPr>
            <w:rStyle w:val="Hipervnculo"/>
            <w:noProof/>
          </w:rPr>
          <w:t>Tabla 4: Lanzamientos, goles y proporción de los datos de entrenamiento y de test para cada dataset del modelo de regresión logística.</w:t>
        </w:r>
        <w:r w:rsidR="00481178">
          <w:rPr>
            <w:noProof/>
            <w:webHidden/>
          </w:rPr>
          <w:tab/>
        </w:r>
        <w:r w:rsidR="00481178">
          <w:rPr>
            <w:noProof/>
            <w:webHidden/>
          </w:rPr>
          <w:fldChar w:fldCharType="begin"/>
        </w:r>
        <w:r w:rsidR="00481178">
          <w:rPr>
            <w:noProof/>
            <w:webHidden/>
          </w:rPr>
          <w:instrText xml:space="preserve"> PAGEREF _Toc82192932 \h </w:instrText>
        </w:r>
        <w:r w:rsidR="00481178">
          <w:rPr>
            <w:noProof/>
            <w:webHidden/>
          </w:rPr>
        </w:r>
        <w:r w:rsidR="00481178">
          <w:rPr>
            <w:noProof/>
            <w:webHidden/>
          </w:rPr>
          <w:fldChar w:fldCharType="separate"/>
        </w:r>
        <w:r w:rsidR="00481178">
          <w:rPr>
            <w:noProof/>
            <w:webHidden/>
          </w:rPr>
          <w:t>37</w:t>
        </w:r>
        <w:r w:rsidR="00481178">
          <w:rPr>
            <w:noProof/>
            <w:webHidden/>
          </w:rPr>
          <w:fldChar w:fldCharType="end"/>
        </w:r>
      </w:hyperlink>
    </w:p>
    <w:p w14:paraId="43CB2A0B" w14:textId="385F43EE" w:rsidR="00481178" w:rsidRDefault="00D762BB">
      <w:pPr>
        <w:pStyle w:val="Tabladeilustraciones"/>
        <w:tabs>
          <w:tab w:val="right" w:leader="dot" w:pos="9060"/>
        </w:tabs>
        <w:rPr>
          <w:rFonts w:asciiTheme="minorHAnsi" w:eastAsiaTheme="minorEastAsia" w:hAnsiTheme="minorHAnsi" w:cstheme="minorBidi"/>
          <w:noProof/>
          <w:lang w:eastAsia="es-ES"/>
        </w:rPr>
      </w:pPr>
      <w:hyperlink w:anchor="_Toc82192933" w:history="1">
        <w:r w:rsidR="00481178" w:rsidRPr="00046A54">
          <w:rPr>
            <w:rStyle w:val="Hipervnculo"/>
            <w:noProof/>
          </w:rPr>
          <w:t>Tabla 5: Lanzamientos, goles y proporción de los datos de entrenamiento y de test para cada dataset del modelo de LightGBM.</w:t>
        </w:r>
        <w:r w:rsidR="00481178">
          <w:rPr>
            <w:noProof/>
            <w:webHidden/>
          </w:rPr>
          <w:tab/>
        </w:r>
        <w:r w:rsidR="00481178">
          <w:rPr>
            <w:noProof/>
            <w:webHidden/>
          </w:rPr>
          <w:fldChar w:fldCharType="begin"/>
        </w:r>
        <w:r w:rsidR="00481178">
          <w:rPr>
            <w:noProof/>
            <w:webHidden/>
          </w:rPr>
          <w:instrText xml:space="preserve"> PAGEREF _Toc82192933 \h </w:instrText>
        </w:r>
        <w:r w:rsidR="00481178">
          <w:rPr>
            <w:noProof/>
            <w:webHidden/>
          </w:rPr>
        </w:r>
        <w:r w:rsidR="00481178">
          <w:rPr>
            <w:noProof/>
            <w:webHidden/>
          </w:rPr>
          <w:fldChar w:fldCharType="separate"/>
        </w:r>
        <w:r w:rsidR="00481178">
          <w:rPr>
            <w:noProof/>
            <w:webHidden/>
          </w:rPr>
          <w:t>42</w:t>
        </w:r>
        <w:r w:rsidR="00481178">
          <w:rPr>
            <w:noProof/>
            <w:webHidden/>
          </w:rPr>
          <w:fldChar w:fldCharType="end"/>
        </w:r>
      </w:hyperlink>
    </w:p>
    <w:p w14:paraId="44FAA268" w14:textId="6418B193"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6AA146B9"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481178">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r>
        <w:rPr>
          <w:rFonts w:cs="Arial"/>
        </w:rPr>
        <w:t>xG</w:t>
      </w:r>
      <w:r>
        <w:rPr>
          <w:rFonts w:cs="Arial"/>
        </w:rPr>
        <w:tab/>
      </w:r>
      <w:r>
        <w:rPr>
          <w:rFonts w:cs="Arial"/>
        </w:rPr>
        <w:tab/>
      </w:r>
      <w:r w:rsidR="00792A94" w:rsidRPr="00B95AE4">
        <w:rPr>
          <w:rFonts w:cs="Arial"/>
          <w:i/>
          <w:iCs/>
        </w:rPr>
        <w:t>Expected goals</w:t>
      </w:r>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r>
        <w:rPr>
          <w:rFonts w:cs="Arial"/>
        </w:rPr>
        <w:t>df</w:t>
      </w:r>
      <w:r>
        <w:rPr>
          <w:rFonts w:cs="Arial"/>
        </w:rPr>
        <w:tab/>
      </w:r>
      <w:r>
        <w:rPr>
          <w:rFonts w:cs="Arial"/>
        </w:rPr>
        <w:tab/>
      </w:r>
      <w:r w:rsidRPr="00B95AE4">
        <w:rPr>
          <w:rFonts w:cs="Arial"/>
          <w:i/>
          <w:iCs/>
        </w:rPr>
        <w:t>Dataframe</w:t>
      </w:r>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validation</w:t>
      </w:r>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2192895"/>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Universidad Internacional de La Rioja                                                 (</w:t>
      </w:r>
      <w:r w:rsidRPr="004B65A1">
        <w:rPr>
          <w:rFonts w:cs="Arial"/>
        </w:rPr>
        <w:t>U</w:t>
      </w:r>
      <w:r w:rsidR="006B20EC">
        <w:rPr>
          <w:rFonts w:cs="Arial"/>
        </w:rPr>
        <w:t>NIR</w:t>
      </w:r>
      <w:r w:rsidRPr="004B65A1">
        <w:rPr>
          <w:rFonts w:cs="Arial"/>
        </w:rPr>
        <w:t xml:space="preserve">). </w:t>
      </w:r>
      <w:r w:rsidR="006B20EC">
        <w:rPr>
          <w:rFonts w:cs="Arial"/>
        </w:rPr>
        <w:t>Este TFM, así como todo el Master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2192896"/>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r w:rsidRPr="00A07D88">
        <w:rPr>
          <w:rFonts w:cs="Arial"/>
          <w:i/>
          <w:iCs/>
        </w:rPr>
        <w:t>big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xG del inglés </w:t>
      </w:r>
      <w:r w:rsidRPr="00F92201">
        <w:rPr>
          <w:rFonts w:cs="Arial"/>
          <w:i/>
          <w:iCs/>
        </w:rPr>
        <w:t>expected goals</w:t>
      </w:r>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2192897"/>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xG.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2192898"/>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2192899"/>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En este apartado se explican tanto la historia del análisis estadístico en el mundo del futbol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2192900"/>
      <w:r>
        <w:t>2.1 Contexto</w:t>
      </w:r>
      <w:bookmarkEnd w:id="69"/>
    </w:p>
    <w:p w14:paraId="203975CB" w14:textId="6FFF0E88" w:rsidR="00510E2D" w:rsidRDefault="00510E2D" w:rsidP="00510E2D">
      <w:r>
        <w:t>El análisis estadístico e</w:t>
      </w:r>
      <w:r w:rsidR="00CF3D9D">
        <w:t>n el mundo del futbol comienza en la década de los años 50 con Charles Reep,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r w:rsidR="00A933D7" w:rsidRPr="00A933D7">
        <w:rPr>
          <w:i/>
        </w:rPr>
        <w:t>paper</w:t>
      </w:r>
      <w:r w:rsidR="00A933D7">
        <w:t xml:space="preserve"> para una revista científica de estadística con su escrito “</w:t>
      </w:r>
      <w:r w:rsidR="00A933D7" w:rsidRPr="00A933D7">
        <w:t>Skill and chance in association football</w:t>
      </w:r>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Reep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o fue hasta 1997 cuando el propio Charles Reep junto a Richard Pollard</w:t>
      </w:r>
      <w:r w:rsidR="007D5B4B">
        <w:t>, a partir del registro de todos los disparos del Mundial de Futbol de 1986,</w:t>
      </w:r>
      <w:r w:rsidR="007444EF" w:rsidRPr="006F2380">
        <w:t xml:space="preserve"> publicaron</w:t>
      </w:r>
      <w:r w:rsidR="007D5B4B">
        <w:t xml:space="preserve"> </w:t>
      </w:r>
      <w:r w:rsidR="007444EF" w:rsidRPr="006F2380">
        <w:t xml:space="preserve">“Measuring the effectiveness of playing strategies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r w:rsidR="002D0647" w:rsidRPr="002D0647">
        <w:t>The Effect of an Artificial Pitch Surface on Home Team Performance in Football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24D7803E"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415126">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machine learning</w:t>
      </w:r>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r w:rsidR="00590B2B" w:rsidRPr="00590B2B">
        <w:t>Moneyball: The Art of Winning an Unfair Game</w:t>
      </w:r>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Moneyball”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En 2004 Richard Pollard usando como base su publicación de 1997 publicó “Applications of logistic regression to shots at goal in association football: calculation of shot probabilities, quantification of factors and player/team”</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r w:rsidR="003E42C9">
        <w:t xml:space="preserve">xG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xG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7369B466"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415126">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xG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source</w:t>
      </w:r>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En agosto de 2017 la cadena británica BBC utilizó por primera vez los xG para su resumen estadístico de los partido</w:t>
      </w:r>
      <w:r w:rsidR="00F86F4A">
        <w:t>s</w:t>
      </w:r>
      <w:r>
        <w:t xml:space="preserve"> de la liga de futbol inglesa en su programa “Match of th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2192901"/>
      <w:r>
        <w:t>2.2 Estado del arte</w:t>
      </w:r>
      <w:bookmarkEnd w:id="71"/>
    </w:p>
    <w:p w14:paraId="5C9BB314" w14:textId="43C33DDE" w:rsidR="0012383A" w:rsidRDefault="00592517" w:rsidP="0012383A">
      <w:r>
        <w:t>Como se ha comentado previamente en la actualidad existen una gran cantidad de modelos para calcular los xG.</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7E5F75C0"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415126">
        <w:rPr>
          <w:noProof/>
          <w:color w:val="auto"/>
        </w:rPr>
        <w:t>3</w:t>
      </w:r>
      <w:r w:rsidRPr="00A8131A">
        <w:rPr>
          <w:color w:val="auto"/>
        </w:rPr>
        <w:fldChar w:fldCharType="end"/>
      </w:r>
      <w:bookmarkEnd w:id="72"/>
      <w:r w:rsidRPr="00A8131A">
        <w:rPr>
          <w:color w:val="auto"/>
        </w:rPr>
        <w:t>: Relación entre xG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6192"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Para no depender de una variable subjetiva como es la de Big Chance y gracias a la mejora en la captura de datos que ha habido en los últimos años la empresa SportsBomb ha elaborado un modelo propio a partir de</w:t>
      </w:r>
      <w:r w:rsidR="00D1359E">
        <w:t xml:space="preserve"> capturar la posición de todos los futbolistas en el momento del </w:t>
      </w:r>
      <w:r w:rsidR="00C26A33">
        <w:t>disparo, así como si están en movimiento, parados o en el suelo</w:t>
      </w:r>
      <w:r w:rsidR="00D1359E">
        <w:t>. De esta manera se puede evaluar cuantos futbolistas hay entre el jugador que dispara y la portería otorgando un alto xG si no hay ningún rival en la portería pese a disparar desde lejos y un bajo xG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8240"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433C9486"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415126">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xG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SportsBomb posteriormente ha añadido otra variable al cálculo de los xG, en este caso se trata de la altura en la que se realiza el disparo o </w:t>
      </w:r>
      <w:r w:rsidRPr="00273747">
        <w:rPr>
          <w:i/>
          <w:iCs/>
        </w:rPr>
        <w:t>Shot Impact Height</w:t>
      </w:r>
      <w:r w:rsidRPr="00273747">
        <w:t xml:space="preserve"> (SIH)</w:t>
      </w:r>
      <w:r>
        <w:t xml:space="preserve">. Hay que destacar que la empresa ya tenia incorporado en su modelo una variable para saber si el disparo venia precedido por un pase a ras de suelo o un pase alto por lo que </w:t>
      </w:r>
      <w:r w:rsidR="000B3DBD">
        <w:t>cierta medida ya se contemplaba anteriormente, pero al tener un mayor abanico de opciones el nuevo modelo da mayor valor a disparar un balón que va a ras de suelo que antes mientras que los xG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Knutson,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3596D008"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415126">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os xG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r w:rsidR="00BD7C10" w:rsidRPr="0092607B">
        <w:rPr>
          <w:lang w:val="en-US"/>
        </w:rPr>
        <w:t>Ejemplos de modelos que usan la calidad de los futbolistas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que para un mismo disparo para la misma ocasión dos futbolistas acumularán distinto grado de xG. La propia medida de xG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xG esta variable y para jugadas parecidas en que escenarios se marcan más goles.</w:t>
      </w:r>
      <w:r w:rsidR="00F31411">
        <w:t xml:space="preserve"> También en “</w:t>
      </w:r>
      <w:r w:rsidR="00F31411" w:rsidRPr="00F31411">
        <w:t>Un nuovo modello di Expected Goals</w:t>
      </w:r>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Giacobbe, 2016)</w:t>
      </w:r>
      <w:r w:rsidR="00F31411">
        <w:fldChar w:fldCharType="end"/>
      </w:r>
      <w:r w:rsidR="00F31411">
        <w:t xml:space="preserve"> se muestra un modelo donde también se tiene en cuenta el resultado para calcular los xG,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2F57CA1D"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415126">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xG a partir de redes neuronales como son los descritos en la entrada de blog “</w:t>
      </w:r>
      <w:r w:rsidR="00043510" w:rsidRPr="00043510">
        <w:t>Using Neural Networks to calculate Expected Goals</w:t>
      </w:r>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r w:rsidR="00043510" w:rsidRPr="00043510">
        <w:t>Applying Machine Learning Methods to Predict the Outcome of Shots in Football</w:t>
      </w:r>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Hedar, 2020)</w:t>
      </w:r>
      <w:r w:rsidR="00043510">
        <w:fldChar w:fldCharType="end"/>
      </w:r>
      <w:r w:rsidR="00043510">
        <w:t xml:space="preserve"> </w:t>
      </w:r>
      <w:r w:rsidR="0092607B">
        <w:t>y “</w:t>
      </w:r>
      <w:r w:rsidR="0092607B" w:rsidRPr="0092607B">
        <w:t>Creating a Model for Expected Goals in Football using Qualitative Player Information</w:t>
      </w:r>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learning como pueden ser Random Forest o XGBoost David Sumpter, </w:t>
      </w:r>
      <w:r w:rsidR="00F8668F" w:rsidRPr="00F8668F">
        <w:rPr>
          <w:i/>
          <w:iCs/>
        </w:rPr>
        <w:t>Data Scientist</w:t>
      </w:r>
      <w:r w:rsidR="00F8668F">
        <w:t xml:space="preserve"> del equipo de futbol sueco Hammarby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xG tiene en cuenta toda la información posible en el momento previo al disparo y sirve para analizar a los atacantes. Similar a esta </w:t>
      </w:r>
      <w:r w:rsidR="00A85CA2">
        <w:t>métrica,</w:t>
      </w:r>
      <w:r>
        <w:t xml:space="preserve"> pero para analizar la habilidad de los porteros se ha creado la métrica xGOT (expected goals on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xG </w:t>
      </w:r>
      <w:r w:rsidR="00BC0930">
        <w:t xml:space="preserve">bajo por la situación en la que se dispara </w:t>
      </w:r>
      <w:r w:rsidR="00A85CA2">
        <w:t xml:space="preserve">puede tener un alto xGOT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0C30914B"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415126">
        <w:rPr>
          <w:noProof/>
          <w:color w:val="auto"/>
        </w:rPr>
        <w:t>7</w:t>
      </w:r>
      <w:r w:rsidRPr="006D122D">
        <w:rPr>
          <w:color w:val="auto"/>
        </w:rPr>
        <w:fldChar w:fldCharType="end"/>
      </w:r>
      <w:bookmarkEnd w:id="77"/>
      <w:r w:rsidRPr="006D122D">
        <w:rPr>
          <w:color w:val="auto"/>
        </w:rPr>
        <w:t>: Ejemplo de disparo con bajo xG (0,1 xG) y alto xGOT (0,81 xGOT) al ser un gran disparo muy bien colocado pese a la dificultad.</w:t>
      </w:r>
    </w:p>
    <w:p w14:paraId="52B0FFA7" w14:textId="731D17DB" w:rsidR="00792A94" w:rsidRPr="00BA5509" w:rsidRDefault="00E464E0" w:rsidP="006016DB">
      <w:pPr>
        <w:pStyle w:val="Ttulo1"/>
      </w:pPr>
      <w:bookmarkStart w:id="78" w:name="_Toc82192902"/>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2192903"/>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xG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2192904"/>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2192905"/>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un modelo de xG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r w:rsidRPr="00053D53">
        <w:rPr>
          <w:b/>
          <w:bCs/>
          <w:i/>
          <w:iCs/>
        </w:rPr>
        <w:t>dataset</w:t>
      </w:r>
      <w:r w:rsidR="00053D53" w:rsidRPr="00053D53">
        <w:rPr>
          <w:b/>
          <w:bCs/>
        </w:rPr>
        <w:t xml:space="preserve">: </w:t>
      </w:r>
      <w:r w:rsidR="00053D53">
        <w:t xml:space="preserve">Se detalla los pasos realizados para transformar los datos de origen en el </w:t>
      </w:r>
      <w:r w:rsidR="00053D53" w:rsidRPr="00053D53">
        <w:rPr>
          <w:i/>
          <w:iCs/>
        </w:rPr>
        <w:t>dataset</w:t>
      </w:r>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r w:rsidRPr="00053D53">
        <w:rPr>
          <w:b/>
          <w:bCs/>
        </w:rPr>
        <w:t>Dataset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4F1BC644" w:rsidR="003C45D4" w:rsidRPr="00846363" w:rsidRDefault="00846363" w:rsidP="003C45D4">
      <w:r w:rsidRPr="00846363">
        <w:t>El código para implementar la metodología explicada a continuación ha sido escrito en el lenguaje de programación Python 3 mediante Jupyter Notebook. Los principales paquetes utilizados han sido Numpy</w:t>
      </w:r>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SeaBorn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MPLSoccer</w:t>
      </w:r>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Durgapal &amp; Rowlinson, 2021)</w:t>
      </w:r>
      <w:r w:rsidR="00D62E5E">
        <w:fldChar w:fldCharType="end"/>
      </w:r>
      <w:r w:rsidRPr="00D62E5E">
        <w:rPr>
          <w:lang w:val="en-US"/>
        </w:rPr>
        <w:t>, SciKi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Buitinck et al., 2013; Pedregosa et al., 2011)</w:t>
      </w:r>
      <w:r w:rsidR="00DB6684">
        <w:rPr>
          <w:lang w:val="en-US"/>
        </w:rPr>
        <w:fldChar w:fldCharType="end"/>
      </w:r>
      <w:r w:rsidRPr="00C13D6D">
        <w:rPr>
          <w:lang w:val="en-US"/>
        </w:rPr>
        <w:t>, S</w:t>
      </w:r>
      <w:r w:rsidR="00C13D6D" w:rsidRPr="00C13D6D">
        <w:rPr>
          <w:lang w:val="en-US"/>
        </w:rPr>
        <w:t>ici</w:t>
      </w:r>
      <w:r w:rsidRPr="00C13D6D">
        <w:rPr>
          <w:lang w:val="en-US"/>
        </w:rPr>
        <w:t>K</w:t>
      </w:r>
      <w:r w:rsidR="00C13D6D" w:rsidRPr="00C13D6D">
        <w:rPr>
          <w:lang w:val="en-US"/>
        </w:rPr>
        <w:t>i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LightGBM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XGBoost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Chen &amp; Guestrin, 2016)</w:t>
      </w:r>
      <w:r w:rsidR="007E513C">
        <w:rPr>
          <w:lang w:val="en-US"/>
        </w:rPr>
        <w:fldChar w:fldCharType="end"/>
      </w:r>
      <w:r w:rsidRPr="00C13D6D">
        <w:rPr>
          <w:lang w:val="en-US"/>
        </w:rPr>
        <w:t xml:space="preserve"> y Shap</w:t>
      </w:r>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12" w:name="_Toc82192906"/>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r w:rsidRPr="00FD58CA">
        <w:rPr>
          <w:i/>
          <w:iCs/>
        </w:rPr>
        <w:t>datasets</w:t>
      </w:r>
      <w:r>
        <w:t xml:space="preserve"> públicos solo se ha encontrado dos fuentes </w:t>
      </w:r>
      <w:r w:rsidRPr="00FD58CA">
        <w:rPr>
          <w:i/>
          <w:iCs/>
        </w:rPr>
        <w:t>open-data</w:t>
      </w:r>
      <w:r>
        <w:t xml:space="preserve"> que proporcionen una cantidad de información suficiente para generar un modelo de xG: una de la empresa StatsBomb y otra de WyScout. El resto de </w:t>
      </w:r>
      <w:r w:rsidR="008950E0">
        <w:t>las bases</w:t>
      </w:r>
      <w:r>
        <w:t xml:space="preserve"> de datos futbolísticas solo aportaban datos generales de los partidos como el resultado, el número de disparos, la posesión, etc.</w:t>
      </w:r>
    </w:p>
    <w:p w14:paraId="56104FDA" w14:textId="59DF5080"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052B79ED" w14:textId="1D58C3C1" w:rsidR="00805505" w:rsidRPr="00B93A45" w:rsidRDefault="00805505" w:rsidP="00805505">
      <w:pPr>
        <w:pStyle w:val="Ttulo3"/>
      </w:pPr>
      <w:bookmarkStart w:id="113" w:name="_Toc82192907"/>
      <w:r w:rsidRPr="00B93A45">
        <w:lastRenderedPageBreak/>
        <w:t>4.1.1. StatsBomb</w:t>
      </w:r>
      <w:r w:rsidR="0084267C" w:rsidRPr="00B93A45">
        <w:t xml:space="preserve"> Open-Data</w:t>
      </w:r>
      <w:bookmarkEnd w:id="113"/>
    </w:p>
    <w:p w14:paraId="715A8B57" w14:textId="2D41C719" w:rsidR="0084267C" w:rsidRDefault="0084267C" w:rsidP="0084267C">
      <w:r w:rsidRPr="0084267C">
        <w:t>Los d</w:t>
      </w:r>
      <w:r>
        <w:t xml:space="preserve">atos provenientes de la empresa StatsBomb han sido obtenidos a partir de repositorio de Github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JavaScript Object Notation)</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Freeze Frame creado por StatsBomb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StatsBomb,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StatsBombs Open-Data </w:t>
      </w:r>
      <w:r w:rsidR="00A12D94">
        <w:t>se obtiene un total de</w:t>
      </w:r>
      <w:r w:rsidR="00CD37C1">
        <w:t>:</w:t>
      </w:r>
    </w:p>
    <w:p w14:paraId="2549CD3A" w14:textId="49A5A164" w:rsidR="00CD37C1" w:rsidRDefault="00CD37C1" w:rsidP="00CD37C1">
      <w:pPr>
        <w:pStyle w:val="Prrafodelista"/>
        <w:numPr>
          <w:ilvl w:val="0"/>
          <w:numId w:val="13"/>
        </w:numPr>
      </w:pPr>
      <w:r>
        <w:t>889 Partidos</w:t>
      </w:r>
      <w:r w:rsidR="003E5F87">
        <w:t>.</w:t>
      </w:r>
    </w:p>
    <w:p w14:paraId="76D5E544" w14:textId="653BFEAA" w:rsidR="00CD37C1" w:rsidRDefault="00CD37C1" w:rsidP="00CD37C1">
      <w:pPr>
        <w:pStyle w:val="Prrafodelista"/>
        <w:numPr>
          <w:ilvl w:val="0"/>
          <w:numId w:val="13"/>
        </w:numPr>
      </w:pPr>
      <w:r>
        <w:t>7 Competiciones</w:t>
      </w:r>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Eventos</w:t>
      </w:r>
      <w:r w:rsidR="003E5F87">
        <w:t>.</w:t>
      </w:r>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r w:rsidRPr="00A103F0">
              <w:rPr>
                <w:sz w:val="24"/>
                <w:szCs w:val="20"/>
              </w:rPr>
              <w:t>Temp.</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FA Women's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FIFA World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r>
              <w:t>Women’s World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1AB34BD3" w:rsidR="001F58DE" w:rsidRDefault="001F58DE" w:rsidP="00F03CE2">
      <w:pPr>
        <w:pStyle w:val="Descripcin"/>
        <w:jc w:val="center"/>
        <w:rPr>
          <w:color w:val="auto"/>
        </w:rPr>
      </w:pPr>
      <w:bookmarkStart w:id="114" w:name="_Ref79443092"/>
      <w:bookmarkStart w:id="115" w:name="_Toc82192929"/>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9D7671">
        <w:rPr>
          <w:noProof/>
          <w:color w:val="auto"/>
        </w:rPr>
        <w:t>1</w:t>
      </w:r>
      <w:r w:rsidRPr="001F58DE">
        <w:rPr>
          <w:color w:val="auto"/>
        </w:rPr>
        <w:fldChar w:fldCharType="end"/>
      </w:r>
      <w:bookmarkEnd w:id="114"/>
      <w:r w:rsidRPr="001F58DE">
        <w:rPr>
          <w:color w:val="auto"/>
        </w:rPr>
        <w:t>: Partidos y temporadas de cada competición en los datos de StatsBomb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2192908"/>
      <w:r w:rsidRPr="002A63AF">
        <w:lastRenderedPageBreak/>
        <w:t xml:space="preserve">4.1.2. </w:t>
      </w:r>
      <w:r w:rsidR="00680979" w:rsidRPr="001F58DE">
        <w:t>Wy</w:t>
      </w:r>
      <w:r w:rsidR="001F58DE" w:rsidRPr="001F58DE">
        <w:t>S</w:t>
      </w:r>
      <w:r w:rsidR="00680979" w:rsidRPr="001F58DE">
        <w:t>cout Soccer match event dataset</w:t>
      </w:r>
      <w:bookmarkEnd w:id="116"/>
    </w:p>
    <w:p w14:paraId="2589DF40" w14:textId="0EF55F8F" w:rsidR="00680979" w:rsidRDefault="001F58DE" w:rsidP="00680979">
      <w:r w:rsidRPr="001F58DE">
        <w:t>Por su parte los d</w:t>
      </w:r>
      <w:r>
        <w:t xml:space="preserve">atos de WyScout provienen del repositorio de Figshar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StatsBomb los datos</w:t>
      </w:r>
      <w:r w:rsidR="003C45D4">
        <w:t xml:space="preserve"> están en ficheros JSON.</w:t>
      </w:r>
    </w:p>
    <w:p w14:paraId="0DE6F310" w14:textId="43E889CD" w:rsidR="00280F3B" w:rsidRDefault="00280F3B" w:rsidP="00680979">
      <w:r>
        <w:t>Los datos sobre eventos son muy parecidos a los</w:t>
      </w:r>
      <w:r w:rsidR="00BA68ED">
        <w:t xml:space="preserve"> de StatsBomb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Aunque los datos de Stat</w:t>
      </w:r>
      <w:r w:rsidR="00F03CE2">
        <w:t>B</w:t>
      </w:r>
      <w:r>
        <w:t>omb tiene</w:t>
      </w:r>
      <w:r w:rsidR="00F03CE2">
        <w:t>n</w:t>
      </w:r>
      <w:r>
        <w:t xml:space="preserve"> </w:t>
      </w:r>
      <w:r w:rsidR="003976A3">
        <w:t>más información</w:t>
      </w:r>
      <w:r>
        <w:t xml:space="preserve"> sobre los disparos los datos de WyScout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r w:rsidRPr="00F03CE2">
        <w:rPr>
          <w:i/>
          <w:iCs/>
        </w:rPr>
        <w:t>dat</w:t>
      </w:r>
      <w:r w:rsidR="00F03CE2" w:rsidRPr="00F03CE2">
        <w:rPr>
          <w:i/>
          <w:iCs/>
        </w:rPr>
        <w:t>a</w:t>
      </w:r>
      <w:r w:rsidRPr="00F03CE2">
        <w:rPr>
          <w:i/>
          <w:iCs/>
        </w:rPr>
        <w:t>s</w:t>
      </w:r>
      <w:r w:rsidR="00F03CE2" w:rsidRPr="00F03CE2">
        <w:rPr>
          <w:i/>
          <w:iCs/>
        </w:rPr>
        <w:t>ets</w:t>
      </w:r>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r w:rsidRPr="00BA68ED">
        <w:t>WyScout Soccer match event dataset</w:t>
      </w:r>
      <w:r>
        <w:t xml:space="preserve"> aporta datos de:</w:t>
      </w:r>
    </w:p>
    <w:p w14:paraId="6EC12C7D" w14:textId="321731A4" w:rsidR="00BA68ED" w:rsidRDefault="00BA68ED" w:rsidP="00BA68ED">
      <w:pPr>
        <w:pStyle w:val="Prrafodelista"/>
        <w:numPr>
          <w:ilvl w:val="0"/>
          <w:numId w:val="14"/>
        </w:numPr>
      </w:pPr>
      <w:r w:rsidRPr="00BA68ED">
        <w:t>1941</w:t>
      </w:r>
      <w:r>
        <w:t xml:space="preserve"> Partidos</w:t>
      </w:r>
      <w:r w:rsidR="00A9014B">
        <w:t>.</w:t>
      </w:r>
    </w:p>
    <w:p w14:paraId="2F004BD3" w14:textId="3ED829A2" w:rsidR="00BA68ED" w:rsidRDefault="003976A3" w:rsidP="00BA68ED">
      <w:pPr>
        <w:pStyle w:val="Prrafodelista"/>
        <w:numPr>
          <w:ilvl w:val="0"/>
          <w:numId w:val="14"/>
        </w:numPr>
      </w:pPr>
      <w:r>
        <w:t>7 Competiciones</w:t>
      </w:r>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Eventos</w:t>
      </w:r>
      <w:r w:rsidR="00A9014B">
        <w:t>.</w:t>
      </w:r>
    </w:p>
    <w:p w14:paraId="108C1C6B" w14:textId="77777777" w:rsidR="003976A3" w:rsidRDefault="003976A3" w:rsidP="00A9014B">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r w:rsidRPr="00A103F0">
              <w:rPr>
                <w:sz w:val="24"/>
                <w:szCs w:val="20"/>
              </w:rPr>
              <w:t>Temp.</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r w:rsidRPr="003976A3">
              <w:t>European Championship</w:t>
            </w:r>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3FBF9C3B" w:rsidR="003976A3" w:rsidRDefault="00F03CE2" w:rsidP="00F03CE2">
      <w:pPr>
        <w:pStyle w:val="Descripcin"/>
        <w:jc w:val="center"/>
        <w:rPr>
          <w:color w:val="auto"/>
        </w:rPr>
      </w:pPr>
      <w:bookmarkStart w:id="117" w:name="_Ref79445551"/>
      <w:bookmarkStart w:id="118" w:name="_Toc82192930"/>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9D7671">
        <w:rPr>
          <w:noProof/>
          <w:color w:val="auto"/>
        </w:rPr>
        <w:t>2</w:t>
      </w:r>
      <w:r w:rsidRPr="00F03CE2">
        <w:rPr>
          <w:color w:val="auto"/>
        </w:rPr>
        <w:fldChar w:fldCharType="end"/>
      </w:r>
      <w:bookmarkEnd w:id="117"/>
      <w:r w:rsidRPr="00F03CE2">
        <w:rPr>
          <w:color w:val="auto"/>
        </w:rPr>
        <w:t>: Partidos y temporadas de cada competición en los datos de WyScout Soccer match event datase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2192909"/>
      <w:r w:rsidRPr="00280F3B">
        <w:lastRenderedPageBreak/>
        <w:t>4</w:t>
      </w:r>
      <w:r w:rsidR="00AC0C49" w:rsidRPr="00280F3B">
        <w:t xml:space="preserve">.2. Preparación del </w:t>
      </w:r>
      <w:r w:rsidR="00AC0C49" w:rsidRPr="00280F3B">
        <w:rPr>
          <w:i/>
          <w:iCs/>
        </w:rPr>
        <w:t>dataset</w:t>
      </w:r>
      <w:bookmarkEnd w:id="119"/>
    </w:p>
    <w:p w14:paraId="7EC2AA5D" w14:textId="6CF1355F" w:rsidR="002A63AF" w:rsidRDefault="002A63AF" w:rsidP="00AC0C49">
      <w:r>
        <w:t xml:space="preserve">Para la preparación del </w:t>
      </w:r>
      <w:r w:rsidRPr="00300BA4">
        <w:rPr>
          <w:i/>
          <w:iCs/>
        </w:rPr>
        <w:t>dataset</w:t>
      </w:r>
      <w:r>
        <w:t xml:space="preserve"> final a partir de los datos originales explicados anteriormente se ha </w:t>
      </w:r>
      <w:r w:rsidR="00300BA4">
        <w:t>aprovechado</w:t>
      </w:r>
      <w:r>
        <w:t xml:space="preserve"> el código creado por Andrew Rowlinson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y al que se puede acceder a partir de su repositorio de Github</w:t>
      </w:r>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Rowlinson, 2020a)</w:t>
      </w:r>
      <w:r w:rsidR="00B93A45">
        <w:fldChar w:fldCharType="end"/>
      </w:r>
      <w:r w:rsidR="00300BA4">
        <w:t xml:space="preserve"> como base puesto que los datos de origen son los mismos salvo que en su caso hay unos pocos partidos menos provenientes del repositorio de StatsBomb</w:t>
      </w:r>
      <w:r w:rsidR="00B93A45">
        <w:t>.</w:t>
      </w:r>
    </w:p>
    <w:p w14:paraId="7B71494C" w14:textId="563A1192" w:rsidR="00BC4077" w:rsidRDefault="00BC4077" w:rsidP="00AC0C49">
      <w:r>
        <w:t xml:space="preserve">Si bien la mayor parte del código usado en este trabajo para la preparación del dataset ha sido el mismo al de Andrew Rowlinson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Rowlinson,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xG.</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2192910"/>
      <w:r>
        <w:t>4.2.1</w:t>
      </w:r>
      <w:r w:rsidR="004D2683">
        <w:t>.</w:t>
      </w:r>
      <w:r>
        <w:t xml:space="preserve"> Importación</w:t>
      </w:r>
      <w:bookmarkEnd w:id="120"/>
    </w:p>
    <w:p w14:paraId="3537754B" w14:textId="28B53039" w:rsidR="008925AE" w:rsidRDefault="008925AE" w:rsidP="008925AE">
      <w:r>
        <w:t>Los datos del repositorio de StatsBomb son descargados</w:t>
      </w:r>
      <w:r w:rsidR="005F35F0">
        <w:t xml:space="preserve"> de manera manual</w:t>
      </w:r>
      <w:r>
        <w:t xml:space="preserve"> y se convierten en archivos Parquet</w:t>
      </w:r>
      <w:r w:rsidR="005F35F0">
        <w:t xml:space="preserve"> mediante código para así comprimirlos y poder trabajar posteriormente con ellos de una manera más rápida y eficiente. Al importarlos </w:t>
      </w:r>
      <w:r w:rsidR="00A12D94">
        <w:t>se obtienen</w:t>
      </w:r>
      <w:r w:rsidR="005F35F0">
        <w:t xml:space="preserve"> los siguientes </w:t>
      </w:r>
      <w:r w:rsidR="005F35F0" w:rsidRPr="005F35F0">
        <w:rPr>
          <w:i/>
          <w:iCs/>
        </w:rPr>
        <w:t>dataframes</w:t>
      </w:r>
      <w:r w:rsidR="00085D98">
        <w:rPr>
          <w:i/>
          <w:iCs/>
        </w:rPr>
        <w:t xml:space="preserve"> (df)</w:t>
      </w:r>
      <w:r w:rsidR="005F35F0">
        <w:t>:</w:t>
      </w:r>
    </w:p>
    <w:p w14:paraId="5EA51604" w14:textId="33AC5966" w:rsidR="005F35F0" w:rsidRPr="005F35F0" w:rsidRDefault="005F35F0" w:rsidP="005F35F0">
      <w:pPr>
        <w:pStyle w:val="Prrafodelista"/>
        <w:numPr>
          <w:ilvl w:val="0"/>
          <w:numId w:val="15"/>
        </w:numPr>
        <w:rPr>
          <w:lang w:val="en-US"/>
        </w:rPr>
      </w:pPr>
      <w:r w:rsidRPr="005F35F0">
        <w:rPr>
          <w:lang w:val="en-US"/>
        </w:rPr>
        <w:t>df_competition: 37 ent</w:t>
      </w:r>
      <w:r>
        <w:rPr>
          <w:lang w:val="en-US"/>
        </w:rPr>
        <w:t>radas</w:t>
      </w:r>
    </w:p>
    <w:p w14:paraId="7E4A781B" w14:textId="68246E38" w:rsidR="005F35F0" w:rsidRPr="005F35F0" w:rsidRDefault="005F35F0" w:rsidP="005F35F0">
      <w:pPr>
        <w:pStyle w:val="Prrafodelista"/>
        <w:numPr>
          <w:ilvl w:val="0"/>
          <w:numId w:val="15"/>
        </w:numPr>
        <w:rPr>
          <w:lang w:val="en-US"/>
        </w:rPr>
      </w:pPr>
      <w:r w:rsidRPr="005F35F0">
        <w:rPr>
          <w:lang w:val="en-US"/>
        </w:rPr>
        <w:t>df_match: 879 ent</w:t>
      </w:r>
      <w:r>
        <w:rPr>
          <w:lang w:val="en-US"/>
        </w:rPr>
        <w:t>radas</w:t>
      </w:r>
    </w:p>
    <w:p w14:paraId="09EEB027" w14:textId="56D80956" w:rsidR="005F35F0" w:rsidRPr="005F35F0" w:rsidRDefault="005F35F0" w:rsidP="005F35F0">
      <w:pPr>
        <w:pStyle w:val="Prrafodelista"/>
        <w:numPr>
          <w:ilvl w:val="0"/>
          <w:numId w:val="15"/>
        </w:numPr>
        <w:rPr>
          <w:lang w:val="en-US"/>
        </w:rPr>
      </w:pPr>
      <w:r w:rsidRPr="005F35F0">
        <w:rPr>
          <w:lang w:val="en-US"/>
        </w:rPr>
        <w:t>df_lineup: 26794 ent</w:t>
      </w:r>
      <w:r>
        <w:rPr>
          <w:lang w:val="en-US"/>
        </w:rPr>
        <w:t>radas</w:t>
      </w:r>
    </w:p>
    <w:p w14:paraId="24E883E3" w14:textId="2DDDAD38" w:rsidR="005F35F0" w:rsidRPr="005F35F0" w:rsidRDefault="005F35F0" w:rsidP="005F35F0">
      <w:pPr>
        <w:pStyle w:val="Prrafodelista"/>
        <w:numPr>
          <w:ilvl w:val="0"/>
          <w:numId w:val="15"/>
        </w:numPr>
        <w:rPr>
          <w:lang w:val="en-US"/>
        </w:rPr>
      </w:pPr>
      <w:r w:rsidRPr="005F35F0">
        <w:rPr>
          <w:lang w:val="en-US"/>
        </w:rPr>
        <w:t>df_event: 3198449 ent</w:t>
      </w:r>
      <w:r>
        <w:rPr>
          <w:lang w:val="en-US"/>
        </w:rPr>
        <w:t>radas</w:t>
      </w:r>
    </w:p>
    <w:p w14:paraId="07186C64" w14:textId="20FDB764" w:rsidR="005F35F0" w:rsidRPr="005F35F0" w:rsidRDefault="005F35F0" w:rsidP="005F35F0">
      <w:pPr>
        <w:pStyle w:val="Prrafodelista"/>
        <w:numPr>
          <w:ilvl w:val="0"/>
          <w:numId w:val="15"/>
        </w:numPr>
        <w:rPr>
          <w:lang w:val="en-US"/>
        </w:rPr>
      </w:pPr>
      <w:r w:rsidRPr="005F35F0">
        <w:rPr>
          <w:lang w:val="en-US"/>
        </w:rPr>
        <w:t>df_freeze: 277829 ent</w:t>
      </w:r>
      <w:r>
        <w:rPr>
          <w:lang w:val="en-US"/>
        </w:rPr>
        <w:t>radas</w:t>
      </w:r>
    </w:p>
    <w:p w14:paraId="4F02F266" w14:textId="55243D39" w:rsidR="005F35F0" w:rsidRPr="005F35F0" w:rsidRDefault="005F35F0" w:rsidP="005F35F0">
      <w:pPr>
        <w:pStyle w:val="Prrafodelista"/>
        <w:numPr>
          <w:ilvl w:val="0"/>
          <w:numId w:val="15"/>
        </w:numPr>
        <w:rPr>
          <w:lang w:val="en-US"/>
        </w:rPr>
      </w:pPr>
      <w:r w:rsidRPr="005F35F0">
        <w:rPr>
          <w:lang w:val="en-US"/>
        </w:rPr>
        <w:t>df_tactic: 36817 ent</w:t>
      </w:r>
      <w:r>
        <w:rPr>
          <w:lang w:val="en-US"/>
        </w:rPr>
        <w:t>radas</w:t>
      </w:r>
    </w:p>
    <w:p w14:paraId="5AB523AF" w14:textId="406F152A" w:rsidR="005F35F0" w:rsidRPr="008925AE" w:rsidRDefault="005F35F0" w:rsidP="005F35F0">
      <w:pPr>
        <w:pStyle w:val="Prrafodelista"/>
        <w:numPr>
          <w:ilvl w:val="0"/>
          <w:numId w:val="15"/>
        </w:numPr>
      </w:pPr>
      <w:r>
        <w:t xml:space="preserve">df_related: 6219794 </w:t>
      </w:r>
      <w:r w:rsidRPr="005F35F0">
        <w:rPr>
          <w:lang w:val="en-US"/>
        </w:rPr>
        <w:t>ent</w:t>
      </w:r>
      <w:r>
        <w:rPr>
          <w:lang w:val="en-US"/>
        </w:rPr>
        <w:t>radas</w:t>
      </w:r>
    </w:p>
    <w:p w14:paraId="2FACDA79" w14:textId="6E97B25C" w:rsidR="00300BA4" w:rsidRDefault="005F35F0" w:rsidP="00AC0C49">
      <w:r>
        <w:t xml:space="preserve">En el caso del repositorio de WyScout los datos son descargados desde el propio código y posteriormente también se convierten en archivos Parquet. En este caso los </w:t>
      </w:r>
      <w:r w:rsidR="00085D98">
        <w:rPr>
          <w:i/>
          <w:iCs/>
        </w:rPr>
        <w:t>dfs</w:t>
      </w:r>
      <w:r>
        <w:t xml:space="preserve"> obtenidos son los siguientes:</w:t>
      </w:r>
    </w:p>
    <w:p w14:paraId="23933D43" w14:textId="77777777" w:rsidR="005F35F0" w:rsidRDefault="005F35F0" w:rsidP="00AC7D81">
      <w:pPr>
        <w:pStyle w:val="Prrafodelista"/>
        <w:numPr>
          <w:ilvl w:val="0"/>
          <w:numId w:val="16"/>
        </w:numPr>
        <w:rPr>
          <w:lang w:val="en-US"/>
        </w:rPr>
      </w:pPr>
      <w:r w:rsidRPr="005F35F0">
        <w:rPr>
          <w:lang w:val="en-US"/>
        </w:rPr>
        <w:t>df_coach: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r w:rsidRPr="005F35F0">
        <w:rPr>
          <w:lang w:val="en-US"/>
        </w:rPr>
        <w:lastRenderedPageBreak/>
        <w:t>df_player: 3603 ent</w:t>
      </w:r>
      <w:r>
        <w:rPr>
          <w:lang w:val="en-US"/>
        </w:rPr>
        <w:t>radas</w:t>
      </w:r>
    </w:p>
    <w:p w14:paraId="011534F1" w14:textId="5F978E9F" w:rsidR="005F35F0" w:rsidRPr="005F35F0" w:rsidRDefault="005F35F0" w:rsidP="005F35F0">
      <w:pPr>
        <w:pStyle w:val="Prrafodelista"/>
        <w:numPr>
          <w:ilvl w:val="0"/>
          <w:numId w:val="16"/>
        </w:numPr>
        <w:rPr>
          <w:lang w:val="en-US"/>
        </w:rPr>
      </w:pPr>
      <w:r w:rsidRPr="005F35F0">
        <w:rPr>
          <w:lang w:val="en-US"/>
        </w:rPr>
        <w:t>df_team: 142 ent</w:t>
      </w:r>
      <w:r>
        <w:rPr>
          <w:lang w:val="en-US"/>
        </w:rPr>
        <w:t>radas</w:t>
      </w:r>
    </w:p>
    <w:p w14:paraId="259CA85E" w14:textId="4EF045FC" w:rsidR="005F35F0" w:rsidRPr="005F35F0" w:rsidRDefault="005F35F0" w:rsidP="005F35F0">
      <w:pPr>
        <w:pStyle w:val="Prrafodelista"/>
        <w:numPr>
          <w:ilvl w:val="0"/>
          <w:numId w:val="16"/>
        </w:numPr>
        <w:rPr>
          <w:lang w:val="en-US"/>
        </w:rPr>
      </w:pPr>
      <w:r w:rsidRPr="005F35F0">
        <w:rPr>
          <w:lang w:val="en-US"/>
        </w:rPr>
        <w:t>df_competition: 7 ent</w:t>
      </w:r>
      <w:r>
        <w:rPr>
          <w:lang w:val="en-US"/>
        </w:rPr>
        <w:t>radas</w:t>
      </w:r>
    </w:p>
    <w:p w14:paraId="05F3D513" w14:textId="597AB117" w:rsidR="005F35F0" w:rsidRPr="005F35F0" w:rsidRDefault="005F35F0" w:rsidP="005F35F0">
      <w:pPr>
        <w:pStyle w:val="Prrafodelista"/>
        <w:numPr>
          <w:ilvl w:val="0"/>
          <w:numId w:val="16"/>
        </w:numPr>
        <w:rPr>
          <w:lang w:val="en-US"/>
        </w:rPr>
      </w:pPr>
      <w:r w:rsidRPr="005F35F0">
        <w:rPr>
          <w:lang w:val="en-US"/>
        </w:rPr>
        <w:t>df_match: 1941 ent</w:t>
      </w:r>
      <w:r>
        <w:rPr>
          <w:lang w:val="en-US"/>
        </w:rPr>
        <w:t>radas</w:t>
      </w:r>
    </w:p>
    <w:p w14:paraId="7641FE59" w14:textId="43913F13" w:rsidR="005F35F0" w:rsidRPr="005F35F0" w:rsidRDefault="005F35F0" w:rsidP="005F35F0">
      <w:pPr>
        <w:pStyle w:val="Prrafodelista"/>
        <w:numPr>
          <w:ilvl w:val="0"/>
          <w:numId w:val="16"/>
        </w:numPr>
        <w:rPr>
          <w:lang w:val="en-US"/>
        </w:rPr>
      </w:pPr>
      <w:r w:rsidRPr="005F35F0">
        <w:rPr>
          <w:lang w:val="en-US"/>
        </w:rPr>
        <w:t>df_formation: 74098 ent</w:t>
      </w:r>
      <w:r>
        <w:rPr>
          <w:lang w:val="en-US"/>
        </w:rPr>
        <w:t>radas</w:t>
      </w:r>
    </w:p>
    <w:p w14:paraId="5CC7869E" w14:textId="0BA8C4CA" w:rsidR="005F35F0" w:rsidRPr="005F35F0" w:rsidRDefault="005F35F0" w:rsidP="005F35F0">
      <w:pPr>
        <w:pStyle w:val="Prrafodelista"/>
        <w:numPr>
          <w:ilvl w:val="0"/>
          <w:numId w:val="16"/>
        </w:numPr>
        <w:rPr>
          <w:lang w:val="en-US"/>
        </w:rPr>
      </w:pPr>
      <w:r w:rsidRPr="005F35F0">
        <w:rPr>
          <w:lang w:val="en-US"/>
        </w:rPr>
        <w:t>df_substitution: 11097 ent</w:t>
      </w:r>
      <w:r>
        <w:rPr>
          <w:lang w:val="en-US"/>
        </w:rPr>
        <w:t>radas</w:t>
      </w:r>
    </w:p>
    <w:p w14:paraId="76AF4A3B" w14:textId="13A7CB3C" w:rsidR="005F35F0" w:rsidRDefault="005F35F0" w:rsidP="005F35F0">
      <w:pPr>
        <w:pStyle w:val="Prrafodelista"/>
        <w:numPr>
          <w:ilvl w:val="0"/>
          <w:numId w:val="16"/>
        </w:numPr>
        <w:rPr>
          <w:lang w:val="en-US"/>
        </w:rPr>
      </w:pPr>
      <w:r w:rsidRPr="005F35F0">
        <w:rPr>
          <w:lang w:val="en-US"/>
        </w:rPr>
        <w:t>df_event: 3251294 ent</w:t>
      </w:r>
      <w:r>
        <w:rPr>
          <w:lang w:val="en-US"/>
        </w:rPr>
        <w:t>radas</w:t>
      </w:r>
    </w:p>
    <w:p w14:paraId="48020CE9" w14:textId="0B237924" w:rsidR="005F35F0" w:rsidRDefault="004D2683" w:rsidP="005F35F0">
      <w:r w:rsidRPr="005F35F0">
        <w:t>A</w:t>
      </w:r>
      <w:r>
        <w:t>demás,</w:t>
      </w:r>
      <w:r w:rsidR="005F35F0">
        <w:t xml:space="preserve"> en el caso de WyScout se hacen algunas modificaciones en los nombres de los equipos y las competiciones para así estar escritas de la misma forma que lo están en los datos de StatsBomb.</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yScout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2192911"/>
      <w:r>
        <w:t>4.2.2</w:t>
      </w:r>
      <w:r w:rsidR="004D2683">
        <w:t>.</w:t>
      </w:r>
      <w:r>
        <w:t xml:space="preserve"> </w:t>
      </w:r>
      <w:r w:rsidR="004D2683">
        <w:t xml:space="preserve">Creación de los </w:t>
      </w:r>
      <w:r w:rsidR="004D2683" w:rsidRPr="0002434F">
        <w:rPr>
          <w:i/>
          <w:iCs/>
        </w:rPr>
        <w:t>datasets</w:t>
      </w:r>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r w:rsidR="005D080A" w:rsidRPr="005D080A">
        <w:rPr>
          <w:i/>
          <w:iCs/>
        </w:rPr>
        <w:t>datasets</w:t>
      </w:r>
      <w:r w:rsidR="005D080A">
        <w:t xml:space="preserve"> con únicamente los tiros y toda la información posible sobre ellos</w:t>
      </w:r>
      <w:r w:rsidR="00D67D65">
        <w:t>.</w:t>
      </w:r>
      <w:r w:rsidR="005D080A">
        <w:t xml:space="preserve"> En el código original se realiza la modificación de los </w:t>
      </w:r>
      <w:r w:rsidR="005D080A" w:rsidRPr="005D080A">
        <w:rPr>
          <w:i/>
          <w:iCs/>
        </w:rPr>
        <w:t>df</w:t>
      </w:r>
      <w:r w:rsidR="005D080A">
        <w:t xml:space="preserve"> de eventos originales tanto de WyScout como de StatsBomb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yScout se consigue a partir de la </w:t>
      </w:r>
      <w:r w:rsidR="00D62DA1">
        <w:t xml:space="preserve">información sobre cada jugador que hay en </w:t>
      </w:r>
      <w:r w:rsidR="00D62DA1" w:rsidRPr="001F6FA5">
        <w:rPr>
          <w:i/>
          <w:iCs/>
        </w:rPr>
        <w:t>df_player</w:t>
      </w:r>
      <w:r w:rsidR="00D62DA1">
        <w:t xml:space="preserve"> mientras que en el caso de StatsBomb,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r w:rsidR="00A12D94" w:rsidRPr="00A9014B">
        <w:rPr>
          <w:i/>
          <w:iCs/>
        </w:rPr>
        <w:t>dataset</w:t>
      </w:r>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w:t>
      </w:r>
      <w:r w:rsidR="009801D0">
        <w:lastRenderedPageBreak/>
        <w:t>respecto al centro de la portería (</w:t>
      </w:r>
      <w:r w:rsidR="009801D0" w:rsidRPr="001F6FA5">
        <w:rPr>
          <w:i/>
          <w:iCs/>
        </w:rPr>
        <w:t>middle_angle</w:t>
      </w:r>
      <w:r w:rsidR="009801D0">
        <w:t>), el ángulo de portería visible, la distancia hasta la portería (</w:t>
      </w:r>
      <w:r w:rsidR="009801D0" w:rsidRPr="001F6FA5">
        <w:rPr>
          <w:i/>
          <w:iCs/>
        </w:rPr>
        <w:t>distance_to_goal</w:t>
      </w:r>
      <w:r w:rsidR="009801D0">
        <w:t xml:space="preserve">) y variables que son creadas a partir de estas como </w:t>
      </w:r>
      <w:r w:rsidR="009801D0" w:rsidRPr="001F6FA5">
        <w:rPr>
          <w:i/>
          <w:iCs/>
        </w:rPr>
        <w:t>distance_visible_angle</w:t>
      </w:r>
      <w:r w:rsidR="009801D0">
        <w:t xml:space="preserve"> y </w:t>
      </w:r>
      <w:r w:rsidR="009801D0" w:rsidRPr="001F6FA5">
        <w:rPr>
          <w:i/>
          <w:iCs/>
        </w:rPr>
        <w:t>log_distance_to_goal</w:t>
      </w:r>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6251A948"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415126">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r w:rsidRPr="001F6FA5">
        <w:rPr>
          <w:i/>
          <w:iCs/>
        </w:rPr>
        <w:t>players</w:t>
      </w:r>
      <w:r>
        <w:t>) como en el equipo rival (</w:t>
      </w:r>
      <w:r w:rsidRPr="001F6FA5">
        <w:rPr>
          <w:i/>
          <w:iCs/>
        </w:rPr>
        <w:t>players_rival</w:t>
      </w:r>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r w:rsidR="00085D98" w:rsidRPr="00085D98">
        <w:rPr>
          <w:i/>
          <w:iCs/>
        </w:rPr>
        <w:t>df</w:t>
      </w:r>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r w:rsidR="003E2A59" w:rsidRPr="001F6FA5">
        <w:rPr>
          <w:i/>
          <w:iCs/>
        </w:rPr>
        <w:t>competition_type</w:t>
      </w:r>
      <w:r w:rsidR="003E2A59">
        <w:t>) para diferenciar los partidos de liga de los de</w:t>
      </w:r>
      <w:r>
        <w:t xml:space="preserve"> torneos con eliminatorias (Mundial, UEFA Champions League…)</w:t>
      </w:r>
      <w:r w:rsidR="003E2A59">
        <w:t xml:space="preserve"> y ver si hay diferencias a nivel de xG y la jornada en </w:t>
      </w:r>
      <w:r w:rsidR="003E2A59">
        <w:lastRenderedPageBreak/>
        <w:t>la que se</w:t>
      </w:r>
      <w:r w:rsidR="00727C00">
        <w:t xml:space="preserve"> realiza el partido (</w:t>
      </w:r>
      <w:r w:rsidR="00727C00" w:rsidRPr="001F6FA5">
        <w:rPr>
          <w:i/>
          <w:iCs/>
        </w:rPr>
        <w:t>match_week</w:t>
      </w:r>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2192912"/>
      <w:r>
        <w:t xml:space="preserve">4.2.3. Combinación de </w:t>
      </w:r>
      <w:r w:rsidRPr="0002434F">
        <w:rPr>
          <w:i/>
          <w:iCs/>
        </w:rPr>
        <w:t>datasets</w:t>
      </w:r>
      <w:bookmarkEnd w:id="122"/>
    </w:p>
    <w:p w14:paraId="030C5F46" w14:textId="27D8688A" w:rsidR="004D2683" w:rsidRDefault="00806C6D" w:rsidP="004D2683">
      <w:r>
        <w:t xml:space="preserve">Una vez están preparados los </w:t>
      </w:r>
      <w:r w:rsidRPr="0002434F">
        <w:rPr>
          <w:i/>
          <w:iCs/>
        </w:rPr>
        <w:t>datasets</w:t>
      </w:r>
      <w:r>
        <w:t xml:space="preserve"> por separado se unen y se trata de hacer coincidir los nombres de los equipos y de los jugadores a partir del paquete de Python fuzzymatcher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Linacre, 2017/2017)</w:t>
      </w:r>
      <w:r>
        <w:fldChar w:fldCharType="end"/>
      </w:r>
      <w:r w:rsidR="00165B71">
        <w:t xml:space="preserve"> para tener así una única ID para ambos campos. También se añaden las variables obtenidas mediante el </w:t>
      </w:r>
      <w:r w:rsidR="00085D98">
        <w:rPr>
          <w:i/>
          <w:iCs/>
        </w:rPr>
        <w:t>df</w:t>
      </w:r>
      <w:r w:rsidR="00165B71">
        <w:t xml:space="preserve"> de Freeze Features en los disparos de StatsBomb.</w:t>
      </w:r>
    </w:p>
    <w:p w14:paraId="65B237C7" w14:textId="1E068F56" w:rsidR="00165B71" w:rsidRDefault="00165B71" w:rsidP="004D2683">
      <w:r>
        <w:t xml:space="preserve">Además, en nuestro caso </w:t>
      </w:r>
      <w:r w:rsidR="00A12D94">
        <w:t>se ha</w:t>
      </w:r>
      <w:r>
        <w:t xml:space="preserve"> incluido la variable Match Moment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r w:rsidR="005D1BA9" w:rsidRPr="005D1BA9">
        <w:rPr>
          <w:i/>
          <w:iCs/>
        </w:rPr>
        <w:t>s</w:t>
      </w:r>
      <w:r w:rsidR="00162179" w:rsidRPr="005D1BA9">
        <w:rPr>
          <w:i/>
          <w:iCs/>
        </w:rPr>
        <w:t>hot_number</w:t>
      </w:r>
      <w:r w:rsidR="00162179">
        <w:t>)</w:t>
      </w:r>
      <w:r>
        <w:t xml:space="preserve"> como para el futbolista que lo realiza</w:t>
      </w:r>
      <w:r w:rsidR="00162179">
        <w:t xml:space="preserve"> (</w:t>
      </w:r>
      <w:r w:rsidR="005D1BA9" w:rsidRPr="005D1BA9">
        <w:rPr>
          <w:i/>
          <w:iCs/>
        </w:rPr>
        <w:t>s</w:t>
      </w:r>
      <w:r w:rsidR="00162179" w:rsidRPr="005D1BA9">
        <w:rPr>
          <w:i/>
          <w:iCs/>
        </w:rPr>
        <w:t>hot_player_number</w:t>
      </w:r>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7B910C3C"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Shot Zones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r w:rsidR="005D1BA9" w:rsidRPr="005D1BA9">
        <w:rPr>
          <w:i/>
          <w:iCs/>
        </w:rPr>
        <w:t>s</w:t>
      </w:r>
      <w:r w:rsidR="00F61326" w:rsidRPr="005D1BA9">
        <w:rPr>
          <w:i/>
          <w:iCs/>
        </w:rPr>
        <w:t>hot_zone_player_number</w:t>
      </w:r>
      <w:r w:rsidR="00F61326">
        <w:t xml:space="preserve">) y otra </w:t>
      </w:r>
      <w:r w:rsidR="009A0F7D">
        <w:t>cuenta</w:t>
      </w:r>
      <w:r w:rsidR="00F61326">
        <w:t xml:space="preserve"> los disparos de todo el equipo en esa zona (</w:t>
      </w:r>
      <w:r w:rsidR="005D1BA9" w:rsidRPr="005D1BA9">
        <w:rPr>
          <w:i/>
          <w:iCs/>
        </w:rPr>
        <w:t>s</w:t>
      </w:r>
      <w:r w:rsidR="00F61326" w:rsidRPr="005D1BA9">
        <w:rPr>
          <w:i/>
          <w:iCs/>
        </w:rPr>
        <w:t>hot_zone_number</w:t>
      </w:r>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09003B3B" w14:textId="77777777" w:rsidR="00F50FD8" w:rsidRDefault="00F50FD8" w:rsidP="004D2683"/>
    <w:p w14:paraId="4684A87F" w14:textId="2587602F" w:rsidR="00F61326" w:rsidRDefault="00F61326" w:rsidP="00F61326">
      <w:pPr>
        <w:pStyle w:val="Prrafodelista"/>
        <w:numPr>
          <w:ilvl w:val="0"/>
          <w:numId w:val="17"/>
        </w:numPr>
      </w:pPr>
      <w:r w:rsidRPr="00F61326">
        <w:rPr>
          <w:b/>
          <w:bCs/>
        </w:rPr>
        <w:lastRenderedPageBreak/>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D762BB"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7D030C1E"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415126">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r w:rsidRPr="00BB79FC">
        <w:rPr>
          <w:i/>
          <w:iCs/>
        </w:rPr>
        <w:t>competition_part</w:t>
      </w:r>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lastRenderedPageBreak/>
        <w:t xml:space="preserve">Por </w:t>
      </w:r>
      <w:r w:rsidR="00085D98">
        <w:t>último,</w:t>
      </w:r>
      <w:r>
        <w:t xml:space="preserve"> también se ha </w:t>
      </w:r>
      <w:r w:rsidR="004F1C02">
        <w:t xml:space="preserve">creado un </w:t>
      </w:r>
      <w:r w:rsidR="004F1C02" w:rsidRPr="005D1BA9">
        <w:rPr>
          <w:i/>
          <w:iCs/>
        </w:rPr>
        <w:t>dataset</w:t>
      </w:r>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r w:rsidR="00DE7377" w:rsidRPr="00DE7377">
        <w:rPr>
          <w:i/>
          <w:iCs/>
        </w:rPr>
        <w:t>dataset</w:t>
      </w:r>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r w:rsidR="00374412" w:rsidRPr="00374412">
        <w:rPr>
          <w:i/>
          <w:iCs/>
        </w:rPr>
        <w:t>dataset</w:t>
      </w:r>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r w:rsidR="00F964D1" w:rsidRPr="00F964D1">
        <w:rPr>
          <w:i/>
          <w:iCs/>
        </w:rPr>
        <w:t>outlier</w:t>
      </w:r>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0CD7F2B3"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415126">
        <w:rPr>
          <w:noProof/>
          <w:color w:val="auto"/>
        </w:rPr>
        <w:t>10</w:t>
      </w:r>
      <w:r w:rsidRPr="00202AEF">
        <w:rPr>
          <w:color w:val="auto"/>
        </w:rPr>
        <w:fldChar w:fldCharType="end"/>
      </w:r>
      <w:bookmarkEnd w:id="124"/>
      <w:r w:rsidRPr="00202AEF">
        <w:rPr>
          <w:color w:val="auto"/>
        </w:rPr>
        <w:t>: Porcentaje de acierto de los disparos en cada zona del campo e identificación de outliers con los datos de StatsBomb y WyScout.</w:t>
      </w:r>
    </w:p>
    <w:p w14:paraId="200B7D86" w14:textId="5DFFBE8C" w:rsidR="00202AEF" w:rsidRDefault="00202AEF" w:rsidP="00202AEF"/>
    <w:p w14:paraId="373DE291" w14:textId="5C29A91E"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2192913"/>
      <w:r>
        <w:lastRenderedPageBreak/>
        <w:t>4</w:t>
      </w:r>
      <w:r w:rsidR="00AC0C49">
        <w:t xml:space="preserve">.3. </w:t>
      </w:r>
      <w:r w:rsidR="00AC0C49" w:rsidRPr="00AC0C49">
        <w:rPr>
          <w:i/>
          <w:iCs/>
        </w:rPr>
        <w:t>Dataset</w:t>
      </w:r>
      <w:r w:rsidR="00AC0C49">
        <w:t xml:space="preserve"> utilizado</w:t>
      </w:r>
      <w:bookmarkEnd w:id="125"/>
    </w:p>
    <w:p w14:paraId="5C462A2B" w14:textId="279CCC3E" w:rsidR="00D042B3" w:rsidRDefault="005978BE" w:rsidP="00AC0C49">
      <w:pPr>
        <w:spacing w:after="0"/>
      </w:pPr>
      <w:bookmarkStart w:id="126" w:name="_Toc437557493"/>
      <w:bookmarkStart w:id="127" w:name="_Toc439968545"/>
      <w:bookmarkStart w:id="128" w:name="_Toc439969680"/>
      <w:bookmarkStart w:id="129" w:name="_Toc441233833"/>
      <w:r>
        <w:t xml:space="preserve">Finalmente </w:t>
      </w:r>
      <w:r w:rsidR="00A12D94">
        <w:t>se obtiene</w:t>
      </w:r>
      <w:r>
        <w:t xml:space="preserve"> un </w:t>
      </w:r>
      <w:r w:rsidRPr="00202AEF">
        <w:rPr>
          <w:i/>
          <w:iCs/>
        </w:rPr>
        <w:t>dataset</w:t>
      </w:r>
      <w:r>
        <w:t xml:space="preserve"> único con las siguientes variables</w:t>
      </w:r>
      <w:r w:rsidR="00904ECC">
        <w:t xml:space="preserve"> (se obvia las variables relacionadas con ID’s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r>
              <w:t>StatsBomb</w:t>
            </w:r>
          </w:p>
        </w:tc>
        <w:tc>
          <w:tcPr>
            <w:tcW w:w="648" w:type="pct"/>
          </w:tcPr>
          <w:p w14:paraId="38D06046" w14:textId="23A7E3D7" w:rsidR="00463D09" w:rsidRDefault="00463D09" w:rsidP="00904ECC">
            <w:pPr>
              <w:jc w:val="center"/>
            </w:pPr>
            <w:r>
              <w:t>WyScout</w:t>
            </w:r>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ataset</w:t>
            </w:r>
          </w:p>
        </w:tc>
        <w:tc>
          <w:tcPr>
            <w:tcW w:w="2076" w:type="pct"/>
          </w:tcPr>
          <w:p w14:paraId="0A08D56F" w14:textId="260F3F49" w:rsidR="00463D09" w:rsidRPr="00D042B3" w:rsidRDefault="00463D09" w:rsidP="00AC0C49">
            <w:pPr>
              <w:rPr>
                <w:sz w:val="20"/>
                <w:szCs w:val="20"/>
              </w:rPr>
            </w:pPr>
            <w:r w:rsidRPr="00D042B3">
              <w:rPr>
                <w:sz w:val="20"/>
                <w:szCs w:val="20"/>
              </w:rPr>
              <w:t>StatsBomb o WyScout</w:t>
            </w:r>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gender</w:t>
            </w:r>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type</w:t>
            </w:r>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week</w:t>
            </w:r>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part</w:t>
            </w:r>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H_A_column</w:t>
            </w:r>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moment</w:t>
            </w:r>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visible_angle</w:t>
            </w:r>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ddle_angle</w:t>
            </w:r>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to_goal</w:t>
            </w:r>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visible_angle</w:t>
            </w:r>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log_distance_to_goal</w:t>
            </w:r>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type_name</w:t>
            </w:r>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ne_on_one</w:t>
            </w:r>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pen_goal</w:t>
            </w:r>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under_pressure</w:t>
            </w:r>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unter_attack</w:t>
            </w:r>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fast_break</w:t>
            </w:r>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trong_foot</w:t>
            </w:r>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body_part_name</w:t>
            </w:r>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w:t>
            </w:r>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number</w:t>
            </w:r>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number</w:t>
            </w:r>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player_number</w:t>
            </w:r>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player_number</w:t>
            </w:r>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ssist_type</w:t>
            </w:r>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x</w:t>
            </w:r>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y</w:t>
            </w:r>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arry_length</w:t>
            </w:r>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switch</w:t>
            </w:r>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cross</w:t>
            </w:r>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pass_cut_back</w:t>
            </w:r>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height_name</w:t>
            </w:r>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D762BB">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StatsBomb) o 1 metro encima o más alto (WyScou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technique_name</w:t>
            </w:r>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mart_pass</w:t>
            </w:r>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shot</w:t>
            </w:r>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Calculado como el área de un diagrama de Voronoi,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goal</w:t>
            </w:r>
          </w:p>
        </w:tc>
        <w:tc>
          <w:tcPr>
            <w:tcW w:w="2076" w:type="pct"/>
          </w:tcPr>
          <w:p w14:paraId="190BE7D3" w14:textId="5FEA491A" w:rsidR="00463D09" w:rsidRPr="00D042B3" w:rsidRDefault="00D050C0" w:rsidP="00AC0C49">
            <w:pPr>
              <w:rPr>
                <w:sz w:val="20"/>
                <w:szCs w:val="20"/>
              </w:rPr>
            </w:pPr>
            <w:r w:rsidRPr="00D050C0">
              <w:rPr>
                <w:sz w:val="20"/>
                <w:szCs w:val="20"/>
              </w:rPr>
              <w:t>El área alrededor del portero. Calculado como el área de un diagrama de Voronoi,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n_angle</w:t>
            </w:r>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x</w:t>
            </w:r>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y</w:t>
            </w:r>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w:t>
            </w:r>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_rival</w:t>
            </w:r>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w:t>
            </w:r>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2192914"/>
      <w:r>
        <w:lastRenderedPageBreak/>
        <w:t>4</w:t>
      </w:r>
      <w:r w:rsidR="00AC0C49">
        <w:t>.4 Diseño del modelo</w:t>
      </w:r>
      <w:bookmarkEnd w:id="130"/>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xG)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31" w:name="_Ref82192678"/>
      <w:bookmarkStart w:id="132" w:name="_Toc82192915"/>
      <w:r>
        <w:t>4.4.1 Métricas utilizadas</w:t>
      </w:r>
      <w:bookmarkEnd w:id="131"/>
      <w:bookmarkEnd w:id="132"/>
    </w:p>
    <w:p w14:paraId="017CD0F3" w14:textId="52466A10" w:rsidR="009D7671" w:rsidRDefault="00FF4780" w:rsidP="009D7671">
      <w:pPr>
        <w:rPr>
          <w:b/>
          <w:bCs/>
        </w:rPr>
      </w:pPr>
      <w:r w:rsidRPr="00FF4780">
        <w:rPr>
          <w:b/>
          <w:bCs/>
        </w:rPr>
        <w:t>Log-loss</w:t>
      </w:r>
    </w:p>
    <w:p w14:paraId="087E762C" w14:textId="2D3AD02B" w:rsidR="00FA0773" w:rsidRDefault="00FA0773" w:rsidP="00FA0773">
      <w:r w:rsidRPr="00FA0773">
        <w:t>Log</w:t>
      </w:r>
      <w:r>
        <w:t xml:space="preserve">-loss (logaritmic loss,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2837DF" w:rsidRDefault="00FA0773" w:rsidP="002837DF">
      <w:pPr>
        <w:jc w:val="center"/>
        <w:rPr>
          <w:lang w:val="en-US"/>
        </w:rPr>
      </w:pPr>
      <w:bookmarkStart w:id="133" w:name="_Hlk82180446"/>
      <m:oMath>
        <m:r>
          <m:rPr>
            <m:sty m:val="p"/>
          </m:rPr>
          <w:rPr>
            <w:rFonts w:ascii="Cambria Math" w:hAnsi="Cambria Math"/>
            <w:lang w:val="en-US"/>
          </w:rPr>
          <m:t xml:space="preserve">LL = - </m:t>
        </m:r>
        <m:f>
          <m:fPr>
            <m:ctrlPr>
              <w:rPr>
                <w:rFonts w:ascii="Cambria Math" w:hAnsi="Cambria Math"/>
              </w:rPr>
            </m:ctrlPr>
          </m:fPr>
          <m:num>
            <m:r>
              <m:rPr>
                <m:sty m:val="p"/>
              </m:rPr>
              <w:rPr>
                <w:rFonts w:ascii="Cambria Math" w:hAnsi="Cambria Math"/>
                <w:lang w:val="en-US"/>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r>
              <w:rPr>
                <w:rFonts w:ascii="Cambria Math" w:hAnsi="Cambria Math"/>
                <w:lang w:val="en-US"/>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r>
              <w:rPr>
                <w:rFonts w:ascii="Cambria Math" w:hAnsi="Cambria Math"/>
                <w:lang w:val="en-US"/>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e>
        </m:nary>
      </m:oMath>
      <w:bookmarkEnd w:id="133"/>
      <w:r w:rsidR="002837DF" w:rsidRPr="002837DF">
        <w:rPr>
          <w:rFonts w:eastAsiaTheme="minorEastAsia"/>
          <w:lang w:val="en-US"/>
        </w:rPr>
        <w:t xml:space="preserve"> (Ec.</w:t>
      </w:r>
      <w:r w:rsidR="002837DF">
        <w:rPr>
          <w:rFonts w:eastAsiaTheme="minorEastAsia"/>
          <w:lang w:val="en-US"/>
        </w:rPr>
        <w:t xml:space="preserve">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r w:rsidRPr="00937DD5">
        <w:rPr>
          <w:i/>
          <w:iCs/>
        </w:rPr>
        <w:t>y</w:t>
      </w:r>
      <w:r w:rsidRPr="00937DD5">
        <w:rPr>
          <w:i/>
          <w:iCs/>
          <w:vertAlign w:val="subscript"/>
        </w:rPr>
        <w:t>ij</w:t>
      </w:r>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r w:rsidRPr="00937DD5">
        <w:rPr>
          <w:i/>
          <w:iCs/>
        </w:rPr>
        <w:t>p</w:t>
      </w:r>
      <w:r w:rsidRPr="00937DD5">
        <w:rPr>
          <w:i/>
          <w:iCs/>
          <w:vertAlign w:val="subscript"/>
        </w:rPr>
        <w:t>ij</w:t>
      </w:r>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65EB106B">
            <wp:extent cx="4038600" cy="2918912"/>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4038600" cy="2918912"/>
                    </a:xfrm>
                    <a:prstGeom prst="rect">
                      <a:avLst/>
                    </a:prstGeom>
                    <a:noFill/>
                    <a:ln>
                      <a:noFill/>
                    </a:ln>
                    <a:extLst>
                      <a:ext uri="{53640926-AAD7-44D8-BBD7-CCE9431645EC}">
                        <a14:shadowObscured xmlns:a14="http://schemas.microsoft.com/office/drawing/2010/main"/>
                      </a:ext>
                    </a:extLst>
                  </pic:spPr>
                </pic:pic>
              </a:graphicData>
            </a:graphic>
          </wp:inline>
        </w:drawing>
      </w:r>
    </w:p>
    <w:p w14:paraId="08746035" w14:textId="59FA5000" w:rsidR="00045464" w:rsidRPr="003563C3" w:rsidRDefault="00045464" w:rsidP="00045464">
      <w:pPr>
        <w:pStyle w:val="Descripcin"/>
        <w:jc w:val="center"/>
        <w:rPr>
          <w:color w:val="auto"/>
        </w:rPr>
      </w:pPr>
      <w:bookmarkStart w:id="134" w:name="_Ref82182880"/>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415126">
        <w:rPr>
          <w:noProof/>
          <w:color w:val="auto"/>
        </w:rPr>
        <w:t>11</w:t>
      </w:r>
      <w:r w:rsidRPr="003563C3">
        <w:rPr>
          <w:color w:val="auto"/>
        </w:rPr>
        <w:fldChar w:fldCharType="end"/>
      </w:r>
      <w:bookmarkEnd w:id="134"/>
      <w:r w:rsidRPr="003563C3">
        <w:rPr>
          <w:color w:val="auto"/>
        </w:rPr>
        <w:t xml:space="preserve">: Gráfico de la función log loss.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r w:rsidRPr="003563C3">
        <w:rPr>
          <w:color w:val="auto"/>
        </w:rPr>
        <w:fldChar w:fldCharType="end"/>
      </w:r>
    </w:p>
    <w:p w14:paraId="4FD20A77" w14:textId="77777777" w:rsidR="00937DD5" w:rsidRPr="00937DD5" w:rsidRDefault="00937DD5" w:rsidP="009D7671"/>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ROC (Receiver Operating Characteristics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lastRenderedPageBreak/>
        <w:drawing>
          <wp:inline distT="0" distB="0" distL="0" distR="0" wp14:anchorId="10F33B93" wp14:editId="127DEF4D">
            <wp:extent cx="5076825" cy="2511598"/>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8751" cy="2512551"/>
                    </a:xfrm>
                    <a:prstGeom prst="rect">
                      <a:avLst/>
                    </a:prstGeom>
                    <a:noFill/>
                    <a:ln>
                      <a:noFill/>
                    </a:ln>
                  </pic:spPr>
                </pic:pic>
              </a:graphicData>
            </a:graphic>
          </wp:inline>
        </w:drawing>
      </w:r>
    </w:p>
    <w:p w14:paraId="5C8A0F39" w14:textId="7AB1F942" w:rsidR="000F0308" w:rsidRPr="000F0308" w:rsidRDefault="000F0308" w:rsidP="000F0308">
      <w:pPr>
        <w:pStyle w:val="Descripcin"/>
        <w:jc w:val="center"/>
        <w:rPr>
          <w:color w:val="auto"/>
        </w:rPr>
      </w:pPr>
      <w:bookmarkStart w:id="135" w:name="_Ref82185070"/>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415126">
        <w:rPr>
          <w:noProof/>
          <w:color w:val="auto"/>
        </w:rPr>
        <w:t>12</w:t>
      </w:r>
      <w:r w:rsidRPr="000F0308">
        <w:rPr>
          <w:color w:val="auto"/>
        </w:rPr>
        <w:fldChar w:fldCharType="end"/>
      </w:r>
      <w:bookmarkEnd w:id="135"/>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r w:rsidRPr="000F0308">
        <w:rPr>
          <w:color w:val="auto"/>
        </w:rPr>
        <w:fldChar w:fldCharType="end"/>
      </w:r>
    </w:p>
    <w:p w14:paraId="3EFB8367" w14:textId="1B908C6D" w:rsidR="003563C3" w:rsidRPr="000F0308" w:rsidRDefault="000F0308" w:rsidP="009D7671">
      <w:r>
        <w:t xml:space="preserve">Para estudiar qué modelo tiene mayor capacidad para distinguir entre clases se utiliza la ROC AUC (Area Under the ROC Curve o Area Bajo la curva ROC) que nos da un valor 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r>
        <w:rPr>
          <w:b/>
          <w:bCs/>
        </w:rPr>
        <w:t>McFad</w:t>
      </w:r>
      <w:r w:rsidR="00044E71">
        <w:rPr>
          <w:b/>
          <w:bCs/>
        </w:rPr>
        <w:t>d</w:t>
      </w:r>
      <w:r>
        <w:rPr>
          <w:b/>
          <w:bCs/>
        </w:rPr>
        <w:t>en</w:t>
      </w:r>
      <w:r w:rsidR="00044E71">
        <w:rPr>
          <w:b/>
          <w:bCs/>
        </w:rPr>
        <w:t>’</w:t>
      </w:r>
      <w:r>
        <w:rPr>
          <w:b/>
          <w:bCs/>
        </w:rPr>
        <w:t>s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McFadden</w:t>
      </w:r>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D762BB"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r w:rsidRPr="0085532F">
        <w:rPr>
          <w:i/>
          <w:iCs/>
        </w:rPr>
        <w:t>likelihood</w:t>
      </w:r>
      <w:r>
        <w:t xml:space="preserve"> </w:t>
      </w:r>
      <w:r w:rsidRPr="0085532F">
        <w:rPr>
          <w:i/>
          <w:iCs/>
        </w:rPr>
        <w:t>value</w:t>
      </w:r>
      <w:r>
        <w:t xml:space="preserve">) del modelo y </w:t>
      </w:r>
      <w:r>
        <w:rPr>
          <w:i/>
          <w:iCs/>
        </w:rPr>
        <w:t>L</w:t>
      </w:r>
      <w:r>
        <w:rPr>
          <w:i/>
          <w:iCs/>
          <w:vertAlign w:val="subscript"/>
        </w:rPr>
        <w:t>null</w:t>
      </w:r>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log likelihood</w:t>
      </w:r>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Puntuación de Brier</w:t>
      </w:r>
    </w:p>
    <w:p w14:paraId="468E1A68" w14:textId="0B7D9E06" w:rsidR="009D7671" w:rsidRDefault="00274C8F" w:rsidP="009D7671">
      <w:r w:rsidRPr="00274C8F">
        <w:t>La puntuación de Brier mide la diferencia cuadrática media entre la probabilidad predicha y el resultado real</w:t>
      </w:r>
      <w:r>
        <w:t xml:space="preserve"> y cuanto más bajo sea su valor más precisa es la predicción </w:t>
      </w:r>
      <w:r>
        <w:fldChar w:fldCharType="begin"/>
      </w:r>
      <w:r w:rsidR="00415126">
        <w:instrText xml:space="preserve"> ADDIN ZOTERO_ITEM CSL_CITATION {"citationID":"bzz8cSuD","properties":{"formattedCitation":"(Scikit-Learn, s.\\uc0\\u160{}f.-e)","plainCitation":"(Scikit-Learn, s. f.-e)","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415126" w:rsidRPr="00415126">
        <w:rPr>
          <w:rFonts w:cs="Arial"/>
          <w:szCs w:val="24"/>
        </w:rPr>
        <w:t>(Scikit-Learn, s. f.-e)</w:t>
      </w:r>
      <w:r>
        <w:fldChar w:fldCharType="end"/>
      </w:r>
      <w:r>
        <w:t>.</w:t>
      </w:r>
      <w:r w:rsidRPr="00274C8F">
        <w:t xml:space="preserve"> </w:t>
      </w:r>
      <w:r>
        <w:t>La ecuación para la calcular la puntuación de Brier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Ec. 5)</w:t>
      </w:r>
    </w:p>
    <w:p w14:paraId="627E5AA6" w14:textId="302C24C1" w:rsidR="000F0308" w:rsidRPr="000F0308" w:rsidRDefault="000F0308" w:rsidP="009D7671">
      <w:pPr>
        <w:rPr>
          <w:b/>
          <w:bCs/>
        </w:rPr>
      </w:pPr>
      <w:r w:rsidRPr="000F0308">
        <w:rPr>
          <w:b/>
          <w:bCs/>
        </w:rPr>
        <w:lastRenderedPageBreak/>
        <w:t>Curva de calibración</w:t>
      </w:r>
    </w:p>
    <w:p w14:paraId="00B8A8B9" w14:textId="6D240D4A"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instrText xml:space="preserve"> ADDIN ZOTERO_ITEM CSL_CITATION {"citationID":"sql0Gda6","properties":{"formattedCitation":"(Scikit-Learn, s.\\uc0\\u160{}f.-a; Tucker, 2020)","plainCitation":"(Scikit-Learn, s. f.-a;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Pr="00287968">
        <w:rPr>
          <w:rFonts w:cs="Arial"/>
          <w:szCs w:val="24"/>
        </w:rPr>
        <w:t>(Scikit-Learn, s. f.-a; Tucker, 2020)</w:t>
      </w:r>
      <w:r>
        <w:fldChar w:fldCharType="end"/>
      </w:r>
    </w:p>
    <w:p w14:paraId="1B1ECA2B" w14:textId="093BC344" w:rsidR="00415126" w:rsidRDefault="00415126" w:rsidP="00415126">
      <w:pPr>
        <w:jc w:val="center"/>
      </w:pPr>
      <w:r>
        <w:rPr>
          <w:noProof/>
        </w:rPr>
        <w:drawing>
          <wp:inline distT="0" distB="0" distL="0" distR="0" wp14:anchorId="21985C42" wp14:editId="38B81649">
            <wp:extent cx="4067175" cy="2745343"/>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071532" cy="2748284"/>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11F0979E" w:rsidR="00415126" w:rsidRPr="00415126" w:rsidRDefault="00415126" w:rsidP="00415126">
      <w:pPr>
        <w:pStyle w:val="Descripcin"/>
        <w:jc w:val="center"/>
        <w:rPr>
          <w:color w:val="auto"/>
        </w:rPr>
      </w:pPr>
      <w:bookmarkStart w:id="136" w:name="_Ref82192363"/>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Pr="00415126">
        <w:rPr>
          <w:noProof/>
          <w:color w:val="auto"/>
        </w:rPr>
        <w:t>13</w:t>
      </w:r>
      <w:r w:rsidRPr="00415126">
        <w:rPr>
          <w:color w:val="auto"/>
        </w:rPr>
        <w:fldChar w:fldCharType="end"/>
      </w:r>
      <w:bookmarkEnd w:id="136"/>
      <w:r w:rsidRPr="00415126">
        <w:rPr>
          <w:color w:val="auto"/>
        </w:rPr>
        <w:t xml:space="preserve">: Ejemplo de distintas curvas de calibración para distintos modelos. </w:t>
      </w:r>
      <w:r w:rsidRPr="00415126">
        <w:rPr>
          <w:color w:val="auto"/>
        </w:rPr>
        <w:fldChar w:fldCharType="begin"/>
      </w:r>
      <w:r w:rsidRPr="00415126">
        <w:rPr>
          <w:color w:val="auto"/>
        </w:rPr>
        <w:instrText xml:space="preserve"> ADDIN ZOTERO_ITEM CSL_CITATION {"citationID":"aCwy23RI","properties":{"formattedCitation":"(Scikit-Learn, s.\\uc0\\u160{}f.-a)","plainCitation":"(Scikit-Learn, s. f.-a)","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415126">
        <w:rPr>
          <w:color w:val="auto"/>
        </w:rPr>
        <w:fldChar w:fldCharType="separate"/>
      </w:r>
      <w:r w:rsidRPr="00415126">
        <w:rPr>
          <w:rFonts w:cs="Arial"/>
          <w:color w:val="auto"/>
          <w:szCs w:val="24"/>
        </w:rPr>
        <w:t>(Scikit-Learn, s. f.-a)</w:t>
      </w:r>
      <w:r w:rsidRPr="00415126">
        <w:rPr>
          <w:color w:val="auto"/>
        </w:rPr>
        <w:fldChar w:fldCharType="end"/>
      </w:r>
      <w:r w:rsidRPr="00415126">
        <w:rPr>
          <w:color w:val="auto"/>
        </w:rPr>
        <w:t xml:space="preserve"> </w:t>
      </w:r>
    </w:p>
    <w:p w14:paraId="3A4722E9" w14:textId="73E725BD"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Scikit-Learn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415126">
        <w:instrText xml:space="preserve"> ADDIN ZOTERO_ITEM CSL_CITATION {"citationID":"8JyTq09i","properties":{"formattedCitation":"(Scikit-Learn, s.\\uc0\\u160{}f.-d)","plainCitation":"(Scikit-Learn, s. f.-d)","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415126" w:rsidRPr="00415126">
        <w:rPr>
          <w:rFonts w:cs="Arial"/>
          <w:szCs w:val="24"/>
        </w:rPr>
        <w:t>(Scikit-Learn, s. f.-d)</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37" w:name="_Toc82192916"/>
      <w:r>
        <w:t>4.4.</w:t>
      </w:r>
      <w:r w:rsidR="009D7671">
        <w:t>2</w:t>
      </w:r>
      <w:r>
        <w:t xml:space="preserve"> </w:t>
      </w:r>
      <w:r w:rsidR="00B10290">
        <w:t>Regresión Logística</w:t>
      </w:r>
      <w:bookmarkEnd w:id="137"/>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w:t>
      </w:r>
      <w:r w:rsidR="001A68AC">
        <w:lastRenderedPageBreak/>
        <w:t>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 xml:space="preserve">(Ec. </w:t>
      </w:r>
      <w:r w:rsidR="00290E10">
        <w:rPr>
          <w:rFonts w:eastAsiaTheme="minorEastAsia"/>
        </w:rPr>
        <w:t>6</w:t>
      </w:r>
      <w:r w:rsidR="00FE40FE">
        <w:rPr>
          <w:rFonts w:eastAsiaTheme="minorEastAsia"/>
        </w:rPr>
        <w:t>)</w:t>
      </w:r>
    </w:p>
    <w:p w14:paraId="511775A6" w14:textId="43490E62" w:rsidR="00A55698" w:rsidRDefault="00FE40FE" w:rsidP="00A55698">
      <w:r>
        <w:t>Que al substituir x de la Ec.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r w:rsidRPr="00FE40FE">
        <w:rPr>
          <w:vertAlign w:val="subscript"/>
        </w:rPr>
        <w:t>p</w:t>
      </w:r>
      <w:r w:rsidRPr="00FE40FE">
        <w:t>x</w:t>
      </w:r>
      <w:r w:rsidRPr="00FE40FE">
        <w:rPr>
          <w:vertAlign w:val="subscript"/>
        </w:rPr>
        <w:t>p</w:t>
      </w:r>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Ec.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log los</w:t>
      </w:r>
      <w:r w:rsidR="00FA0773">
        <w:t>s</w:t>
      </w:r>
      <w:r w:rsidR="00793BCC">
        <w:t>).</w:t>
      </w:r>
    </w:p>
    <w:p w14:paraId="2930CC72" w14:textId="1F6A4D3C" w:rsidR="00586C2D" w:rsidRDefault="00586C2D" w:rsidP="001A68AC">
      <w:r>
        <w:t xml:space="preserve">El proceso para la generación del modelo de regresión </w:t>
      </w:r>
      <w:r w:rsidR="00D813F1">
        <w:t>logística</w:t>
      </w:r>
      <w:r>
        <w:t xml:space="preserve"> ha sido el siguiente.</w:t>
      </w:r>
    </w:p>
    <w:p w14:paraId="2F925D93" w14:textId="77777777" w:rsidR="00634402" w:rsidRDefault="00634402" w:rsidP="001A68AC"/>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r w:rsidR="002452C4" w:rsidRPr="002452C4">
        <w:rPr>
          <w:i/>
          <w:iCs/>
        </w:rPr>
        <w:t>smart pass</w:t>
      </w:r>
      <w:r w:rsidR="002452C4">
        <w:t>, jugadores en el ángulo entre el disparo y la portería…).</w:t>
      </w:r>
    </w:p>
    <w:p w14:paraId="73008470" w14:textId="29987E7E" w:rsidR="002452C4" w:rsidRDefault="00586C2D" w:rsidP="001A68AC">
      <w:pPr>
        <w:rPr>
          <w:b/>
          <w:bCs/>
        </w:rPr>
      </w:pPr>
      <w:r>
        <w:rPr>
          <w:b/>
          <w:bCs/>
        </w:rPr>
        <w:t xml:space="preserve">Separación de </w:t>
      </w:r>
      <w:r w:rsidRPr="002452C4">
        <w:rPr>
          <w:b/>
          <w:bCs/>
          <w:i/>
          <w:iCs/>
        </w:rPr>
        <w:t>datasets</w:t>
      </w:r>
    </w:p>
    <w:p w14:paraId="0A40FF49" w14:textId="0AD727E8" w:rsidR="004F42B3" w:rsidRDefault="002452C4" w:rsidP="001A68AC">
      <w:r w:rsidRPr="002452C4">
        <w:t xml:space="preserve">Por el mismo motivo que el paso anterior es necesario separar el </w:t>
      </w:r>
      <w:r w:rsidRPr="002452C4">
        <w:rPr>
          <w:i/>
          <w:iCs/>
        </w:rPr>
        <w:t>dataset</w:t>
      </w:r>
      <w:r>
        <w:t xml:space="preserve"> en 3 </w:t>
      </w:r>
      <w:r w:rsidRPr="002452C4">
        <w:rPr>
          <w:i/>
          <w:iCs/>
        </w:rPr>
        <w:t>subdatasets</w:t>
      </w:r>
      <w:r>
        <w:t xml:space="preserve">. El primero es para aquellos goles que provienen de una asistencia, puesto que tienen información sobre la asistencia recibida (técnica del pase, altura del pase…). El según </w:t>
      </w:r>
      <w:r w:rsidRPr="002452C4">
        <w:rPr>
          <w:i/>
          <w:iCs/>
        </w:rPr>
        <w:t>subdataset</w:t>
      </w:r>
      <w:r>
        <w:t xml:space="preserve"> es para los disparos que no han recibido una asistencia previa. Por último, el tercer </w:t>
      </w:r>
      <w:r w:rsidRPr="002452C4">
        <w:rPr>
          <w:i/>
          <w:iCs/>
        </w:rPr>
        <w:t>subdataset</w:t>
      </w:r>
      <w:r>
        <w:t xml:space="preserve"> es solo para los lanzamientos de penalti.</w:t>
      </w:r>
      <w:r w:rsidR="00485A03">
        <w:t xml:space="preserve"> En cada caso se han eliminado aquellas columnas que no tienen ninguna información sobre el disparo dejando de esta manera 3 </w:t>
      </w:r>
      <w:r w:rsidR="00485A03" w:rsidRPr="00923693">
        <w:rPr>
          <w:i/>
          <w:iCs/>
        </w:rPr>
        <w:t>datasets</w:t>
      </w:r>
      <w:r w:rsidR="00485A03">
        <w:t xml:space="preserve"> sin ningún dato en blanco.</w:t>
      </w:r>
    </w:p>
    <w:p w14:paraId="7B22B795" w14:textId="77777777" w:rsidR="00DA5EA1" w:rsidRDefault="00DA5EA1" w:rsidP="001A68AC"/>
    <w:p w14:paraId="2B4E0656" w14:textId="7CD8CA71" w:rsidR="002452C4" w:rsidRPr="002452C4" w:rsidRDefault="002452C4" w:rsidP="001A68AC">
      <w:pPr>
        <w:rPr>
          <w:b/>
          <w:bCs/>
        </w:rPr>
      </w:pPr>
      <w:r w:rsidRPr="002452C4">
        <w:rPr>
          <w:b/>
          <w:bCs/>
        </w:rPr>
        <w:lastRenderedPageBreak/>
        <w:t xml:space="preserve">Creación de variables </w:t>
      </w:r>
      <w:r w:rsidRPr="002452C4">
        <w:rPr>
          <w:b/>
          <w:bCs/>
          <w:i/>
          <w:iCs/>
        </w:rPr>
        <w:t>dummies</w:t>
      </w:r>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r w:rsidR="006573CA" w:rsidRPr="006573CA">
        <w:rPr>
          <w:i/>
          <w:iCs/>
        </w:rPr>
        <w:t>dummies</w:t>
      </w:r>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r>
              <w:t>Body_type</w:t>
            </w:r>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Right_Foot</w:t>
            </w:r>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r>
              <w:t>Body_type_Left_Foot</w:t>
            </w:r>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Other</w:t>
            </w:r>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r w:rsidRPr="00FD370B">
              <w:rPr>
                <w:b w:val="0"/>
                <w:bCs w:val="0"/>
              </w:rPr>
              <w:t>Right Foot</w:t>
            </w:r>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r w:rsidRPr="00FD370B">
              <w:rPr>
                <w:b w:val="0"/>
                <w:bCs w:val="0"/>
              </w:rPr>
              <w:t>Left Foot</w:t>
            </w:r>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D762BB"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9504;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r w:rsidRPr="00FD370B">
              <w:rPr>
                <w:b w:val="0"/>
                <w:bCs w:val="0"/>
              </w:rPr>
              <w:t>Other</w:t>
            </w:r>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023C98B3" w:rsidR="00FD370B" w:rsidRPr="00485A03" w:rsidRDefault="00FD370B" w:rsidP="00485A03">
      <w:pPr>
        <w:pStyle w:val="Descripcin"/>
        <w:jc w:val="center"/>
        <w:rPr>
          <w:color w:val="auto"/>
        </w:rPr>
      </w:pPr>
      <w:bookmarkStart w:id="138" w:name="_Ref82034813"/>
      <w:bookmarkStart w:id="139" w:name="_Toc82192931"/>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9D7671">
        <w:rPr>
          <w:noProof/>
          <w:color w:val="auto"/>
        </w:rPr>
        <w:t>3</w:t>
      </w:r>
      <w:r w:rsidRPr="00FD370B">
        <w:rPr>
          <w:color w:val="auto"/>
        </w:rPr>
        <w:fldChar w:fldCharType="end"/>
      </w:r>
      <w:bookmarkEnd w:id="138"/>
      <w:r w:rsidRPr="00FD370B">
        <w:rPr>
          <w:color w:val="auto"/>
        </w:rPr>
        <w:t>: Ejemplo de creación de variables dummies a partir de una variable categórica (Body_type).</w:t>
      </w:r>
      <w:bookmarkEnd w:id="139"/>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r w:rsidRPr="00485A03">
        <w:rPr>
          <w:b/>
          <w:bCs/>
          <w:i/>
          <w:iCs/>
        </w:rPr>
        <w:t>datasets</w:t>
      </w:r>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r w:rsidRPr="00A9014B">
        <w:rPr>
          <w:i/>
          <w:iCs/>
        </w:rPr>
        <w:t>datasets</w:t>
      </w:r>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r w:rsidR="00906BB2" w:rsidRPr="00906BB2">
        <w:rPr>
          <w:i/>
          <w:iCs/>
        </w:rPr>
        <w:t>dataset</w:t>
      </w:r>
      <w:r w:rsidR="00906BB2">
        <w:t xml:space="preserve"> se ha pedido que la proporción de goles tanto en los datos de entrenamiento como en los de test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40" w:name="_Hlk82017206"/>
            <w:r>
              <w:t>Dataset</w:t>
            </w:r>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Nº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Nº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00685673" w:rsidR="003A27A4" w:rsidRPr="00A9014B" w:rsidRDefault="00A9014B" w:rsidP="00A9014B">
      <w:pPr>
        <w:pStyle w:val="Descripcin"/>
        <w:jc w:val="center"/>
        <w:rPr>
          <w:color w:val="auto"/>
        </w:rPr>
      </w:pPr>
      <w:bookmarkStart w:id="141" w:name="_Ref82034916"/>
      <w:bookmarkStart w:id="142" w:name="_Toc82192932"/>
      <w:bookmarkEnd w:id="140"/>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9D7671">
        <w:rPr>
          <w:noProof/>
          <w:color w:val="auto"/>
        </w:rPr>
        <w:t>4</w:t>
      </w:r>
      <w:r w:rsidRPr="00A9014B">
        <w:rPr>
          <w:color w:val="auto"/>
        </w:rPr>
        <w:fldChar w:fldCharType="end"/>
      </w:r>
      <w:bookmarkEnd w:id="141"/>
      <w:r w:rsidRPr="00A9014B">
        <w:rPr>
          <w:color w:val="auto"/>
        </w:rPr>
        <w:t xml:space="preserve">: Lanzamientos, goles y proporción de los datos de entrenamiento y de </w:t>
      </w:r>
      <w:r>
        <w:rPr>
          <w:color w:val="auto"/>
        </w:rPr>
        <w:t>test</w:t>
      </w:r>
      <w:r w:rsidRPr="00A9014B">
        <w:rPr>
          <w:color w:val="auto"/>
        </w:rPr>
        <w:t xml:space="preserve"> para cada dataset del modelo de regresión logística.</w:t>
      </w:r>
      <w:bookmarkEnd w:id="142"/>
    </w:p>
    <w:p w14:paraId="7B709D5B" w14:textId="77777777" w:rsidR="00A9014B" w:rsidRDefault="00A9014B" w:rsidP="001A68AC">
      <w:pPr>
        <w:rPr>
          <w:b/>
          <w:bCs/>
        </w:rPr>
      </w:pPr>
    </w:p>
    <w:p w14:paraId="7EB6FBDB" w14:textId="33165967" w:rsidR="00D74127" w:rsidRDefault="00D74127" w:rsidP="001A68AC">
      <w:pPr>
        <w:rPr>
          <w:b/>
          <w:bCs/>
        </w:rPr>
      </w:pPr>
      <w:r w:rsidRPr="00D74127">
        <w:rPr>
          <w:b/>
          <w:bCs/>
        </w:rPr>
        <w:lastRenderedPageBreak/>
        <w:t>Selección de variables y parámetros del modelo</w:t>
      </w:r>
    </w:p>
    <w:p w14:paraId="77312612" w14:textId="690CAD75" w:rsidR="004F42B3" w:rsidRDefault="00D74127" w:rsidP="001A68AC">
      <w:r w:rsidRPr="00D74127">
        <w:t xml:space="preserve">Tras separar el </w:t>
      </w:r>
      <w:r w:rsidRPr="00D74127">
        <w:rPr>
          <w:i/>
          <w:iCs/>
        </w:rPr>
        <w:t>dataset</w:t>
      </w:r>
      <w:r w:rsidRPr="00D74127">
        <w:t xml:space="preserve"> el siguiente paso</w:t>
      </w:r>
      <w:r>
        <w:rPr>
          <w:b/>
          <w:bCs/>
        </w:rPr>
        <w:t xml:space="preserve"> </w:t>
      </w:r>
      <w:r w:rsidR="00634402">
        <w:t xml:space="preserve">es el uso del algoritmo RFE (Recursive Feature Elimination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28458067" w:rsidR="003A27A4" w:rsidRDefault="00D74127" w:rsidP="001A68AC">
      <w:r>
        <w:t xml:space="preserve">Una vez </w:t>
      </w:r>
      <w:r w:rsidR="00A12D94">
        <w:t>se ha mantenido únicamente</w:t>
      </w:r>
      <w:r>
        <w:t xml:space="preserve"> el número de variables deseadas </w:t>
      </w:r>
      <w:r w:rsidR="00C26202">
        <w:t>es utilizada</w:t>
      </w:r>
      <w:r>
        <w:t xml:space="preserve"> la clase StandardScaler</w:t>
      </w:r>
      <w:r w:rsidR="00CB21A0" w:rsidRPr="00CB21A0">
        <w:t xml:space="preserve"> </w:t>
      </w:r>
      <w:r w:rsidR="00CB21A0">
        <w:t>de SciKit-Learn</w:t>
      </w:r>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1E28C8">
        <w:instrText xml:space="preserve"> ADDIN ZOTERO_ITEM CSL_CITATION {"citationID":"EHxQWZI4","properties":{"formattedCitation":"(Scikit-Learn, s.\\uc0\\u160{}f.-b)","plainCitation":"(Scikit-Learn, s. f.-b)","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1E28C8" w:rsidRPr="001E28C8">
        <w:rPr>
          <w:rFonts w:cs="Arial"/>
          <w:szCs w:val="24"/>
        </w:rPr>
        <w:t>(Scikit-Learn, s. f.-b)</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r w:rsidR="00CB21A0" w:rsidRPr="00CB21A0">
        <w:t xml:space="preserve">GridSearchCV </w:t>
      </w:r>
      <w:r w:rsidR="00CB21A0">
        <w:t>de SciKit-Learn</w:t>
      </w:r>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hiperparámetros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r w:rsidRPr="003A27A4">
        <w:rPr>
          <w:i/>
          <w:iCs/>
        </w:rPr>
        <w:t>cross-validation</w:t>
      </w:r>
      <w:r>
        <w:t xml:space="preserve">) donde </w:t>
      </w:r>
      <w:r w:rsidR="00B46AAE">
        <w:t>se dividen los datos de entrenamiento en distintos pliegues (</w:t>
      </w:r>
      <w:r w:rsidR="00B46AAE" w:rsidRPr="003A27A4">
        <w:rPr>
          <w:i/>
          <w:iCs/>
        </w:rPr>
        <w:t>folds</w:t>
      </w:r>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5D0534DA" w:rsidR="00B95AE4" w:rsidRPr="00DA5EA1" w:rsidRDefault="00B95AE4" w:rsidP="00DA5EA1">
      <w:pPr>
        <w:pStyle w:val="Descripcin"/>
        <w:jc w:val="center"/>
        <w:rPr>
          <w:color w:val="auto"/>
        </w:rPr>
      </w:pPr>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415126">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r w:rsidRPr="00B95AE4">
        <w:rPr>
          <w:color w:val="auto"/>
        </w:rPr>
        <w:fldChar w:fldCharType="end"/>
      </w:r>
    </w:p>
    <w:p w14:paraId="1C965B92" w14:textId="241BB94C" w:rsidR="007536FE" w:rsidRPr="007536FE" w:rsidRDefault="007536FE" w:rsidP="001A68AC">
      <w:pPr>
        <w:rPr>
          <w:b/>
          <w:bCs/>
        </w:rPr>
      </w:pPr>
      <w:r w:rsidRPr="007536FE">
        <w:rPr>
          <w:b/>
          <w:bCs/>
        </w:rPr>
        <w:lastRenderedPageBreak/>
        <w:t>Implementación del modelo</w:t>
      </w:r>
      <w:r w:rsidR="004F42B3">
        <w:rPr>
          <w:b/>
          <w:bCs/>
        </w:rPr>
        <w:t xml:space="preserve"> y </w:t>
      </w:r>
      <w:r w:rsidR="00E167F6">
        <w:rPr>
          <w:b/>
          <w:bCs/>
        </w:rPr>
        <w:t>obtención de métricas</w:t>
      </w:r>
    </w:p>
    <w:p w14:paraId="2EBDDB09" w14:textId="712C3A94"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 y con estas predicciones, comparándolas con los valores reales es posible sacar las distintas métricas para comparar los modelos de este trabajo entre </w:t>
      </w:r>
      <w:r w:rsidR="003A27A4">
        <w:t>sí</w:t>
      </w:r>
      <w:r w:rsidR="00A12D94">
        <w:t xml:space="preserve"> y con otros trabajos.</w:t>
      </w:r>
    </w:p>
    <w:p w14:paraId="4A3C8749" w14:textId="455A0751" w:rsidR="00634402"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43" w:name="_Toc82192917"/>
      <w:r>
        <w:t>4.4.</w:t>
      </w:r>
      <w:r w:rsidR="009D7671">
        <w:t>3</w:t>
      </w:r>
      <w:r>
        <w:t xml:space="preserve"> </w:t>
      </w:r>
      <w:r w:rsidR="00B10290">
        <w:t>LightGBM</w:t>
      </w:r>
      <w:bookmarkEnd w:id="143"/>
    </w:p>
    <w:p w14:paraId="7A756497" w14:textId="03F58CF2" w:rsidR="00887F86" w:rsidRPr="009F5F19" w:rsidRDefault="00DA1857" w:rsidP="00DA1887">
      <w:r>
        <w:t xml:space="preserve">El LightGBM </w:t>
      </w:r>
      <w:r w:rsidRPr="00DA1857">
        <w:t xml:space="preserve">es un </w:t>
      </w:r>
      <w:r w:rsidRPr="00033248">
        <w:rPr>
          <w:i/>
          <w:iCs/>
        </w:rPr>
        <w:t>framework</w:t>
      </w:r>
      <w:r w:rsidRPr="00DA1857">
        <w:t xml:space="preserve"> </w:t>
      </w:r>
      <w:r w:rsidR="003A4C3E">
        <w:t xml:space="preserve">de código abierto </w:t>
      </w:r>
      <w:r w:rsidRPr="00DA1857">
        <w:t>de refuerzo de gradientes</w:t>
      </w:r>
      <w:r>
        <w:t xml:space="preserve"> (</w:t>
      </w:r>
      <w:r w:rsidRPr="00033248">
        <w:rPr>
          <w:i/>
          <w:iCs/>
        </w:rPr>
        <w:t>gradient boosting</w:t>
      </w:r>
      <w:r>
        <w:t>)</w:t>
      </w:r>
      <w:r w:rsidR="003A4C3E">
        <w:t xml:space="preserve"> desarrollado por Microsoft y lanzado en 2016. LightGBM</w:t>
      </w:r>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r w:rsidR="00E61715">
        <w:rPr>
          <w:i/>
          <w:iCs/>
        </w:rPr>
        <w:t>datasets</w:t>
      </w:r>
      <w:r w:rsidR="00E61715">
        <w:t xml:space="preserve"> grandes, para problemas con </w:t>
      </w:r>
      <w:r w:rsidR="00E61715">
        <w:rPr>
          <w:i/>
          <w:iCs/>
        </w:rPr>
        <w:t>datasets</w:t>
      </w:r>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4C6533F5" w:rsidR="008E272B" w:rsidRPr="00681EC2" w:rsidRDefault="00681EC2" w:rsidP="00681EC2">
      <w:pPr>
        <w:pStyle w:val="Descripcin"/>
        <w:jc w:val="center"/>
        <w:rPr>
          <w:color w:val="auto"/>
        </w:rPr>
      </w:pPr>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415126">
        <w:rPr>
          <w:noProof/>
          <w:color w:val="auto"/>
        </w:rPr>
        <w:t>15</w:t>
      </w:r>
      <w:r w:rsidRPr="00681EC2">
        <w:rPr>
          <w:color w:val="auto"/>
        </w:rPr>
        <w:fldChar w:fldCharType="end"/>
      </w:r>
      <w:r w:rsidRPr="00681EC2">
        <w:rPr>
          <w:color w:val="auto"/>
        </w:rPr>
        <w:t xml:space="preserve">: Ejemplo de arbol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r w:rsidRPr="00681EC2">
        <w:rPr>
          <w:color w:val="auto"/>
        </w:rPr>
        <w:fldChar w:fldCharType="end"/>
      </w:r>
    </w:p>
    <w:p w14:paraId="434EA870" w14:textId="44733C45" w:rsidR="00D813F1" w:rsidRDefault="006E37F1" w:rsidP="006E37F1">
      <w:r>
        <w:t>En el caso de LightGBM se trata de un algoritmo que hace crecer el árbol verticalmente mientras que otros algoritmos de aprendizaje basados en árboles hacen crecer los árboles horizontalmente. Esto significa que LightGBM</w:t>
      </w:r>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8C2C88" w14:textId="77777777" w:rsidR="00033248" w:rsidRDefault="00033248"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0351F8CF" w:rsidR="00D813F1" w:rsidRPr="00DD5F93" w:rsidRDefault="00DD5F93" w:rsidP="00DD5F93">
      <w:pPr>
        <w:pStyle w:val="Descripcin"/>
        <w:jc w:val="center"/>
        <w:rPr>
          <w:color w:val="auto"/>
        </w:rPr>
      </w:pPr>
      <w:bookmarkStart w:id="144" w:name="_Ref82102105"/>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415126">
        <w:rPr>
          <w:noProof/>
          <w:color w:val="auto"/>
        </w:rPr>
        <w:t>16</w:t>
      </w:r>
      <w:r w:rsidRPr="00DD5F93">
        <w:rPr>
          <w:color w:val="auto"/>
        </w:rPr>
        <w:fldChar w:fldCharType="end"/>
      </w:r>
      <w:bookmarkEnd w:id="144"/>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r w:rsidRPr="00DD5F93">
        <w:rPr>
          <w:color w:val="auto"/>
        </w:rPr>
        <w:fldChar w:fldCharType="end"/>
      </w:r>
    </w:p>
    <w:p w14:paraId="2140A30A" w14:textId="77777777" w:rsidR="00033248" w:rsidRDefault="00033248" w:rsidP="006E37F1"/>
    <w:p w14:paraId="115B92A1" w14:textId="5B3F5B6A" w:rsidR="00D813F1" w:rsidRDefault="007442BF" w:rsidP="006E37F1">
      <w:r>
        <w:t xml:space="preserve">Si hiciésemos crecer ambos arboles de manera total terminaríamos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r w:rsidRPr="008914FE">
        <w:rPr>
          <w:b/>
          <w:bCs/>
        </w:rPr>
        <w:t>num_leaves:</w:t>
      </w:r>
      <w:r>
        <w:t xml:space="preserve"> Máximo de hojas de árboles.</w:t>
      </w:r>
    </w:p>
    <w:p w14:paraId="1E960364" w14:textId="62DEE7EE" w:rsidR="00B928F8" w:rsidRDefault="00B928F8" w:rsidP="00B928F8">
      <w:pPr>
        <w:pStyle w:val="Prrafodelista"/>
        <w:numPr>
          <w:ilvl w:val="0"/>
          <w:numId w:val="11"/>
        </w:numPr>
      </w:pPr>
      <w:r w:rsidRPr="008914FE">
        <w:rPr>
          <w:b/>
          <w:bCs/>
        </w:rPr>
        <w:t>max_depth:</w:t>
      </w:r>
      <w:r>
        <w:t xml:space="preserve"> Profundidad máxima del árbol.</w:t>
      </w:r>
    </w:p>
    <w:p w14:paraId="5FA12D80" w14:textId="7359AED9" w:rsidR="00B928F8" w:rsidRDefault="00B928F8" w:rsidP="00B928F8">
      <w:pPr>
        <w:pStyle w:val="Prrafodelista"/>
        <w:numPr>
          <w:ilvl w:val="0"/>
          <w:numId w:val="11"/>
        </w:numPr>
      </w:pPr>
      <w:r w:rsidRPr="008914FE">
        <w:rPr>
          <w:b/>
          <w:bCs/>
        </w:rPr>
        <w:t>min_child_samples:</w:t>
      </w:r>
      <w:r>
        <w:t xml:space="preserve"> Número mínimo de datos necesarios en una hoja.</w:t>
      </w:r>
    </w:p>
    <w:p w14:paraId="5FF0FE69" w14:textId="172C6726" w:rsidR="00B928F8" w:rsidRDefault="00B928F8" w:rsidP="00B928F8">
      <w:pPr>
        <w:pStyle w:val="Prrafodelista"/>
        <w:numPr>
          <w:ilvl w:val="0"/>
          <w:numId w:val="11"/>
        </w:numPr>
      </w:pPr>
      <w:r w:rsidRPr="008914FE">
        <w:rPr>
          <w:b/>
          <w:bCs/>
        </w:rPr>
        <w:t>reg_alpha:</w:t>
      </w:r>
      <w:r>
        <w:t xml:space="preserve"> Término de regularización L1 en pesos.</w:t>
      </w:r>
    </w:p>
    <w:p w14:paraId="3082F373" w14:textId="5A69A7D8" w:rsidR="005E5DDC" w:rsidRDefault="00B928F8" w:rsidP="006E37F1">
      <w:pPr>
        <w:pStyle w:val="Prrafodelista"/>
        <w:numPr>
          <w:ilvl w:val="0"/>
          <w:numId w:val="11"/>
        </w:numPr>
      </w:pPr>
      <w:r w:rsidRPr="008914FE">
        <w:rPr>
          <w:b/>
          <w:bCs/>
        </w:rPr>
        <w:t>reg_lambda:</w:t>
      </w:r>
      <w:r>
        <w:t xml:space="preserve"> Término de regularización L2 en pesos.</w:t>
      </w:r>
    </w:p>
    <w:p w14:paraId="5C4AE6D3" w14:textId="093A5D2E" w:rsidR="00485A03" w:rsidRDefault="00485A03" w:rsidP="00485A03">
      <w:r>
        <w:t xml:space="preserve">El proceso para la generación del modelo de </w:t>
      </w:r>
      <w:r w:rsidR="00D813F1">
        <w:t>LightGBM</w:t>
      </w:r>
      <w:r>
        <w:t xml:space="preserve"> ha sido el siguiente</w:t>
      </w:r>
      <w:r w:rsidR="009B055C">
        <w:t xml:space="preserve"> aprovechando el código utilizado por Andrew</w:t>
      </w:r>
      <w:r w:rsidR="009D7671">
        <w:t xml:space="preserve"> Rowlinson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Rowlinson, 2020a)</w:t>
      </w:r>
      <w:r w:rsidR="009D7671">
        <w:fldChar w:fldCharType="end"/>
      </w:r>
      <w:r w:rsidR="009D7671">
        <w:t>:</w:t>
      </w:r>
    </w:p>
    <w:p w14:paraId="1F155A72" w14:textId="77777777" w:rsidR="00033248" w:rsidRDefault="00033248" w:rsidP="00485A03"/>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En el caso del método LightGBM solo es necesario eliminar las columnas relacionadas con las ID’s y los nombres de jugadores, equipos, etc.</w:t>
      </w:r>
    </w:p>
    <w:p w14:paraId="30FCB4D2" w14:textId="77777777" w:rsidR="00485A03" w:rsidRDefault="00485A03" w:rsidP="00485A03">
      <w:pPr>
        <w:rPr>
          <w:b/>
          <w:bCs/>
        </w:rPr>
      </w:pPr>
      <w:r>
        <w:rPr>
          <w:b/>
          <w:bCs/>
        </w:rPr>
        <w:t xml:space="preserve">Separación de </w:t>
      </w:r>
      <w:r w:rsidRPr="002452C4">
        <w:rPr>
          <w:b/>
          <w:bCs/>
          <w:i/>
          <w:iCs/>
        </w:rPr>
        <w:t>datasets</w:t>
      </w:r>
    </w:p>
    <w:p w14:paraId="0B59DCA4" w14:textId="7466ADF5" w:rsidR="00E866CD" w:rsidRDefault="00485A03" w:rsidP="00485A03">
      <w:r>
        <w:t xml:space="preserve">Este método si permite tener variables con datos faltantes. Debido a ello solo se separa el </w:t>
      </w:r>
      <w:r w:rsidRPr="00485A03">
        <w:rPr>
          <w:i/>
          <w:iCs/>
        </w:rPr>
        <w:t>dataset</w:t>
      </w:r>
      <w:r>
        <w:t xml:space="preserve"> inicial en dos </w:t>
      </w:r>
      <w:r w:rsidRPr="00485A03">
        <w:rPr>
          <w:i/>
          <w:iCs/>
        </w:rPr>
        <w:t>datasets</w:t>
      </w:r>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r w:rsidRPr="00485A03">
        <w:rPr>
          <w:b/>
          <w:bCs/>
          <w:i/>
          <w:iCs/>
        </w:rPr>
        <w:t>datasets</w:t>
      </w:r>
      <w:r w:rsidRPr="00FD370B">
        <w:rPr>
          <w:b/>
          <w:bCs/>
        </w:rPr>
        <w:t xml:space="preserve"> en datos de entrenamiento y datos de prueba</w:t>
      </w:r>
    </w:p>
    <w:p w14:paraId="0E079CCF" w14:textId="3B0E0560" w:rsidR="00E866CD" w:rsidRDefault="00485A03" w:rsidP="00485A03">
      <w:r>
        <w:t xml:space="preserve">Mismo procedimiento que en el caso de la regresión logística. Cabe añadir que para este método se añade los disparos ficticios generados para añadir más información en los datos </w:t>
      </w:r>
      <w:r>
        <w:lastRenderedPageBreak/>
        <w:t>de entrenamiento</w:t>
      </w:r>
      <w:r w:rsidR="00E866CD">
        <w:t xml:space="preserve"> y estos reducen algo la proporción de goles para el </w:t>
      </w:r>
      <w:r w:rsidR="00E866CD" w:rsidRPr="00E866CD">
        <w:rPr>
          <w:i/>
          <w:iCs/>
        </w:rPr>
        <w:t>dataset</w:t>
      </w:r>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r>
              <w:t>Dataset</w:t>
            </w:r>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Nº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Nº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53F281AA" w:rsidR="00E866CD" w:rsidRPr="009D7671" w:rsidRDefault="009D7671" w:rsidP="009D7671">
      <w:pPr>
        <w:pStyle w:val="Descripcin"/>
        <w:jc w:val="center"/>
        <w:rPr>
          <w:color w:val="auto"/>
        </w:rPr>
      </w:pPr>
      <w:bookmarkStart w:id="145" w:name="_Ref82105509"/>
      <w:bookmarkStart w:id="146" w:name="_Toc82192933"/>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Pr="009D7671">
        <w:rPr>
          <w:noProof/>
          <w:color w:val="auto"/>
        </w:rPr>
        <w:t>5</w:t>
      </w:r>
      <w:r w:rsidRPr="009D7671">
        <w:rPr>
          <w:color w:val="auto"/>
        </w:rPr>
        <w:fldChar w:fldCharType="end"/>
      </w:r>
      <w:bookmarkEnd w:id="145"/>
      <w:r w:rsidRPr="009D7671">
        <w:rPr>
          <w:color w:val="auto"/>
        </w:rPr>
        <w:t>: Lanzamientos, goles y proporción de los datos de entrenamiento y de test para cada dataset del modelo de LightGBM.</w:t>
      </w:r>
      <w:bookmarkEnd w:id="146"/>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r w:rsidRPr="009B055C">
        <w:rPr>
          <w:i/>
          <w:iCs/>
        </w:rPr>
        <w:t>dummies</w:t>
      </w:r>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En el caso de LightGBM no se elimina ninguna variable</w:t>
      </w:r>
      <w:r w:rsidR="00033248">
        <w:t xml:space="preserve"> con información del disparo</w:t>
      </w:r>
      <w:r>
        <w:t xml:space="preserve"> por lo que se utilizarán todas las de los </w:t>
      </w:r>
      <w:r w:rsidRPr="0098204C">
        <w:rPr>
          <w:i/>
          <w:iCs/>
        </w:rPr>
        <w:t>datasets</w:t>
      </w:r>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r w:rsidR="00262EF0" w:rsidRPr="00262EF0">
        <w:t>BayesSearchCV</w:t>
      </w:r>
      <w:r w:rsidR="00262EF0">
        <w:t xml:space="preserve"> de la librería </w:t>
      </w:r>
      <w:r w:rsidR="00262EF0" w:rsidRPr="00262EF0">
        <w:t>Scikit-Optimize</w:t>
      </w:r>
      <w:r w:rsidR="00262EF0">
        <w:t xml:space="preserve"> (o SkOp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710FB502" w:rsidR="001E28C8" w:rsidRDefault="00A0766C" w:rsidP="00A0766C">
      <w:r>
        <w:t xml:space="preserve">Antes de implementar el modelo mediante la clase </w:t>
      </w:r>
      <w:r w:rsidRPr="00A0766C">
        <w:t>LGBMClassifier</w:t>
      </w:r>
      <w:r>
        <w:t xml:space="preserve"> debemos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r w:rsidR="00DD734A" w:rsidRPr="00DD734A">
        <w:t>CalibratedClassifierCV</w:t>
      </w:r>
      <w:r w:rsidR="00DD734A">
        <w:t xml:space="preserve"> de Scikit-Learn que calibra el clasificador mediante una validación cruzada (de 3 pliegues en este caso). También se especifica que el método de calibración será isotónico al funcionar mejor con cantidades de datos grandes. </w:t>
      </w:r>
      <w:r w:rsidR="00DD734A">
        <w:fldChar w:fldCharType="begin"/>
      </w:r>
      <w:r w:rsidR="00287968">
        <w:instrText xml:space="preserve"> ADDIN ZOTERO_ITEM CSL_CITATION {"citationID":"EGPgGB9T","properties":{"formattedCitation":"(Rowlinson, 2020b; Scikit-Learn, s.\\uc0\\u160{}f.-c)","plainCitation":"(Rowlinson, 2020b; Scikit-Learn, s. f.-c)","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287968" w:rsidRPr="00287968">
        <w:rPr>
          <w:rFonts w:cs="Arial"/>
          <w:szCs w:val="24"/>
        </w:rPr>
        <w:t>(Rowlinson, 2020b; Scikit-Learn, s. f.-c)</w:t>
      </w:r>
      <w:r w:rsidR="00DD734A">
        <w:fldChar w:fldCharType="end"/>
      </w:r>
    </w:p>
    <w:p w14:paraId="40C8E6D2" w14:textId="029FF8A7" w:rsidR="00252E76" w:rsidRDefault="0098677E" w:rsidP="00887F86">
      <w:r>
        <w:lastRenderedPageBreak/>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47" w:name="_Toc82192918"/>
      <w:r>
        <w:t>4.4.</w:t>
      </w:r>
      <w:r w:rsidR="009D7671">
        <w:t>4</w:t>
      </w:r>
      <w:r>
        <w:t xml:space="preserve"> </w:t>
      </w:r>
      <w:r w:rsidR="00B10290">
        <w:t>XGBoost</w:t>
      </w:r>
      <w:bookmarkEnd w:id="147"/>
    </w:p>
    <w:p w14:paraId="4B78576B" w14:textId="5BEE3A9B" w:rsidR="005A1692" w:rsidRDefault="001D6454" w:rsidP="00887F86">
      <w:r>
        <w:t>XGBoost</w:t>
      </w:r>
      <w:r w:rsidR="00E3218E">
        <w:t xml:space="preserve"> (de </w:t>
      </w:r>
      <w:r w:rsidR="00E3218E" w:rsidRPr="005A1692">
        <w:rPr>
          <w:i/>
          <w:iCs/>
        </w:rPr>
        <w:t>eXtreme Gradient Boosting</w:t>
      </w:r>
      <w:r w:rsidR="00E3218E">
        <w:t>)</w:t>
      </w:r>
      <w:r w:rsidRPr="001D6454">
        <w:t xml:space="preserve"> es </w:t>
      </w:r>
      <w:r>
        <w:t>otro</w:t>
      </w:r>
      <w:r w:rsidRPr="001D6454">
        <w:t xml:space="preserve"> </w:t>
      </w:r>
      <w:r w:rsidR="00E3218E">
        <w:t>algoritmo de aprendizaje basado en arboles de decisión</w:t>
      </w:r>
      <w:r w:rsidR="00E3218E">
        <w:t xml:space="preserve"> que utiliza un</w:t>
      </w:r>
      <w:r w:rsidR="00E3218E">
        <w:t xml:space="preserve"> </w:t>
      </w:r>
      <w:r w:rsidRPr="00E3218E">
        <w:rPr>
          <w:i/>
          <w:iCs/>
        </w:rPr>
        <w:t>framework</w:t>
      </w:r>
      <w:r w:rsidR="00E3218E">
        <w:t xml:space="preserve"> </w:t>
      </w:r>
      <w:r w:rsidRPr="001D6454">
        <w:t>de refuerzo de gradientes</w:t>
      </w:r>
      <w:r>
        <w:t xml:space="preserve"> al igual que</w:t>
      </w:r>
      <w:r w:rsidR="00E3218E">
        <w:t xml:space="preserve"> lo es</w:t>
      </w:r>
      <w:r>
        <w:t xml:space="preserve"> LightGBM. Fue</w:t>
      </w:r>
      <w:r w:rsidRPr="001D6454">
        <w:t xml:space="preserve"> desarrollado </w:t>
      </w:r>
      <w:r>
        <w:t xml:space="preserve">como un proyecto de investigación de la Universidad de Washigton y fue presentado en 2016 por </w:t>
      </w:r>
      <w:r w:rsidRPr="001D6454">
        <w:t>Tianqi Chen and Carlos Guestrin</w:t>
      </w:r>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Chen &amp; Guestrin, 2016)</w:t>
      </w:r>
      <w:r>
        <w:fldChar w:fldCharType="end"/>
      </w:r>
      <w:r>
        <w:t>.</w:t>
      </w:r>
      <w:r w:rsidRPr="001D6454">
        <w:t xml:space="preserve"> </w:t>
      </w:r>
      <w:r w:rsidR="00354AA4" w:rsidRPr="00354AA4">
        <w:t>XGBoost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LightGBM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XGBoost crece por niveles y no por hojas. Pese a esta diferencia XGBoost </w:t>
      </w:r>
      <w:r w:rsidR="00354AA4">
        <w:t xml:space="preserve">tiene una precisión muy cercana a LightGBM y </w:t>
      </w:r>
      <w:r w:rsidR="005A1692">
        <w:t>t</w:t>
      </w:r>
      <w:r w:rsidR="00EB40C5">
        <w:t xml:space="preserve">ambién funciona bien con grandes </w:t>
      </w:r>
      <w:r w:rsidR="00EB40C5" w:rsidRPr="005A1692">
        <w:rPr>
          <w:i/>
          <w:iCs/>
        </w:rPr>
        <w:t>datasets</w:t>
      </w:r>
      <w:r w:rsidR="00EB40C5">
        <w:t xml:space="preserve"> y con </w:t>
      </w:r>
      <w:r w:rsidR="00EB40C5" w:rsidRPr="005A1692">
        <w:rPr>
          <w:i/>
          <w:iCs/>
        </w:rPr>
        <w:t>datasets</w:t>
      </w:r>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XGBoost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5A1692">
      <w:pPr>
        <w:pStyle w:val="Prrafodelista"/>
        <w:numPr>
          <w:ilvl w:val="0"/>
          <w:numId w:val="11"/>
        </w:numPr>
      </w:pPr>
      <w:r w:rsidRPr="005A1692">
        <w:t>max_depth</w:t>
      </w:r>
      <w:r w:rsidRPr="005A1692">
        <w:t>:</w:t>
      </w:r>
      <w:r w:rsidRPr="005A1692">
        <w:t xml:space="preserve"> Profundidad máxima del árbol.</w:t>
      </w:r>
    </w:p>
    <w:p w14:paraId="4A90F16D" w14:textId="104A3D9F" w:rsidR="005A1692" w:rsidRPr="005A1692" w:rsidRDefault="005A1692" w:rsidP="005A1692">
      <w:pPr>
        <w:pStyle w:val="Prrafodelista"/>
        <w:numPr>
          <w:ilvl w:val="0"/>
          <w:numId w:val="11"/>
        </w:numPr>
      </w:pPr>
      <w:r w:rsidRPr="005A1692">
        <w:t>min_child_weight</w:t>
      </w:r>
      <w:r w:rsidRPr="005A1692">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5A1692">
      <w:pPr>
        <w:pStyle w:val="Prrafodelista"/>
        <w:numPr>
          <w:ilvl w:val="0"/>
          <w:numId w:val="11"/>
        </w:numPr>
      </w:pPr>
      <w:r w:rsidRPr="005A1692">
        <w:t>reg_alpha</w:t>
      </w:r>
      <w:r w:rsidRPr="005A1692">
        <w:t xml:space="preserve">: </w:t>
      </w:r>
      <w:r w:rsidRPr="005A1692">
        <w:t>Término de regularización L1 en pesos.</w:t>
      </w:r>
    </w:p>
    <w:p w14:paraId="0664887D" w14:textId="5D5F77C7" w:rsidR="005A1692" w:rsidRPr="005A1692" w:rsidRDefault="005A1692" w:rsidP="005A1692">
      <w:pPr>
        <w:pStyle w:val="Prrafodelista"/>
        <w:numPr>
          <w:ilvl w:val="0"/>
          <w:numId w:val="11"/>
        </w:numPr>
      </w:pPr>
      <w:r w:rsidRPr="005A1692">
        <w:t>reg_lambda</w:t>
      </w:r>
      <w:r w:rsidRPr="005A1692">
        <w:t>:</w:t>
      </w:r>
      <w:r w:rsidRPr="005A1692">
        <w:t xml:space="preserve"> Término de regularización L</w:t>
      </w:r>
      <w:r>
        <w:t>2</w:t>
      </w:r>
      <w:r w:rsidRPr="005A1692">
        <w:t xml:space="preserve"> en pesos.</w:t>
      </w:r>
    </w:p>
    <w:p w14:paraId="2E6D431F" w14:textId="76E2D3CD" w:rsidR="00887F86" w:rsidRDefault="004264FA" w:rsidP="00887F86">
      <w:r>
        <w:t>La metodología empleada con el método XGBoost es la misma que para LightGBM.</w:t>
      </w:r>
      <w:r w:rsidR="00297AA1">
        <w:t xml:space="preserve"> También se realiza la optimización bayesiana de los parámetros y el calibrador del clasificador mediante una validación cruzada.</w:t>
      </w:r>
      <w:r>
        <w:t xml:space="preserve"> La única diferencia recae en el uso de la clase XGBClassifier en este caso</w:t>
      </w:r>
      <w:r w:rsidR="00354AA4">
        <w:t xml:space="preserve"> y el hecho de que algunos parámetros a optimizar son distintos</w:t>
      </w:r>
      <w:r>
        <w:t>.</w:t>
      </w:r>
    </w:p>
    <w:p w14:paraId="421A3315" w14:textId="77777777" w:rsidR="005A1692" w:rsidRPr="00887F86" w:rsidRDefault="005A1692" w:rsidP="00887F86"/>
    <w:p w14:paraId="24FF1B51" w14:textId="4D02F675" w:rsidR="00887F86" w:rsidRDefault="00887F86" w:rsidP="00887F86">
      <w:pPr>
        <w:pStyle w:val="Ttulo3"/>
      </w:pPr>
      <w:bookmarkStart w:id="148" w:name="_Toc82192919"/>
      <w:r>
        <w:t>4.4.</w:t>
      </w:r>
      <w:r w:rsidR="009D7671">
        <w:t>5</w:t>
      </w:r>
      <w:r>
        <w:t xml:space="preserve"> Random Forest</w:t>
      </w:r>
      <w:bookmarkEnd w:id="148"/>
    </w:p>
    <w:p w14:paraId="3F18A9FC" w14:textId="26B817A1" w:rsidR="00AC0C49" w:rsidRPr="00AC0C49" w:rsidRDefault="00AC0C49" w:rsidP="00AC0C49"/>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49" w:name="_Toc82192920"/>
      <w:r>
        <w:lastRenderedPageBreak/>
        <w:t>5</w:t>
      </w:r>
      <w:r w:rsidR="00E464E0" w:rsidRPr="008037ED">
        <w:t>. Desarrollo específico de la contribución</w:t>
      </w:r>
      <w:bookmarkEnd w:id="126"/>
      <w:bookmarkEnd w:id="127"/>
      <w:bookmarkEnd w:id="128"/>
      <w:bookmarkEnd w:id="129"/>
      <w:bookmarkEnd w:id="149"/>
    </w:p>
    <w:p w14:paraId="5B978F39" w14:textId="3794550C" w:rsidR="00072E74" w:rsidRDefault="00431739" w:rsidP="00431739">
      <w:pPr>
        <w:pStyle w:val="Ttulo2"/>
        <w:rPr>
          <w:rFonts w:eastAsia="Times New Roman"/>
          <w:lang w:eastAsia="es-ES"/>
        </w:rPr>
      </w:pPr>
      <w:bookmarkStart w:id="150" w:name="_Toc82192921"/>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50"/>
    </w:p>
    <w:p w14:paraId="614F8633" w14:textId="42DC3A87" w:rsidR="00431739" w:rsidRDefault="00431739" w:rsidP="00431739">
      <w:pPr>
        <w:rPr>
          <w:lang w:eastAsia="es-ES"/>
        </w:rPr>
      </w:pPr>
    </w:p>
    <w:p w14:paraId="15BE2B61" w14:textId="77777777" w:rsidR="00431739" w:rsidRPr="00431739" w:rsidRDefault="00431739" w:rsidP="00431739">
      <w:pPr>
        <w:rPr>
          <w:lang w:eastAsia="es-ES"/>
        </w:rPr>
      </w:pPr>
    </w:p>
    <w:p w14:paraId="29E3F6AC" w14:textId="6936ACEB" w:rsidR="00431739" w:rsidRDefault="00431739" w:rsidP="00431739">
      <w:pPr>
        <w:pStyle w:val="Ttulo2"/>
        <w:rPr>
          <w:rFonts w:eastAsia="Times New Roman"/>
          <w:lang w:eastAsia="es-ES"/>
        </w:rPr>
      </w:pPr>
      <w:bookmarkStart w:id="151" w:name="_Toc82192922"/>
      <w:r>
        <w:rPr>
          <w:rFonts w:eastAsia="Times New Roman"/>
          <w:lang w:eastAsia="es-ES"/>
        </w:rPr>
        <w:t>5.2 Análisis de los modelos obtenidos</w:t>
      </w:r>
      <w:bookmarkEnd w:id="151"/>
    </w:p>
    <w:tbl>
      <w:tblPr>
        <w:tblStyle w:val="Tablaconcuadrcula"/>
        <w:tblW w:w="0" w:type="auto"/>
        <w:tblLook w:val="04A0" w:firstRow="1" w:lastRow="0" w:firstColumn="1" w:lastColumn="0" w:noHBand="0" w:noVBand="1"/>
      </w:tblPr>
      <w:tblGrid>
        <w:gridCol w:w="1842"/>
        <w:gridCol w:w="1842"/>
        <w:gridCol w:w="1842"/>
        <w:gridCol w:w="1842"/>
        <w:gridCol w:w="1842"/>
      </w:tblGrid>
      <w:tr w:rsidR="00D239AA" w14:paraId="6342D38B" w14:textId="77777777" w:rsidTr="00481178">
        <w:tc>
          <w:tcPr>
            <w:tcW w:w="1842" w:type="dxa"/>
          </w:tcPr>
          <w:p w14:paraId="05FA2F16" w14:textId="77777777" w:rsidR="00481178" w:rsidRDefault="00481178" w:rsidP="00431739">
            <w:pPr>
              <w:rPr>
                <w:lang w:eastAsia="es-ES"/>
              </w:rPr>
            </w:pPr>
          </w:p>
        </w:tc>
        <w:tc>
          <w:tcPr>
            <w:tcW w:w="1842" w:type="dxa"/>
          </w:tcPr>
          <w:p w14:paraId="69ED171C" w14:textId="6846076B" w:rsidR="00481178" w:rsidRDefault="00481178" w:rsidP="00431739">
            <w:pPr>
              <w:rPr>
                <w:lang w:eastAsia="es-ES"/>
              </w:rPr>
            </w:pPr>
            <w:r>
              <w:rPr>
                <w:lang w:eastAsia="es-ES"/>
              </w:rPr>
              <w:t>Regresión Logística</w:t>
            </w:r>
          </w:p>
        </w:tc>
        <w:tc>
          <w:tcPr>
            <w:tcW w:w="1842" w:type="dxa"/>
          </w:tcPr>
          <w:p w14:paraId="479C8F3F" w14:textId="50089C56" w:rsidR="00481178" w:rsidRDefault="00481178" w:rsidP="00431739">
            <w:pPr>
              <w:rPr>
                <w:lang w:eastAsia="es-ES"/>
              </w:rPr>
            </w:pPr>
            <w:r>
              <w:rPr>
                <w:lang w:eastAsia="es-ES"/>
              </w:rPr>
              <w:t>LightGBM</w:t>
            </w:r>
          </w:p>
        </w:tc>
        <w:tc>
          <w:tcPr>
            <w:tcW w:w="1842" w:type="dxa"/>
          </w:tcPr>
          <w:p w14:paraId="5C304A50" w14:textId="6C7CD747" w:rsidR="00481178" w:rsidRDefault="00481178" w:rsidP="00431739">
            <w:pPr>
              <w:rPr>
                <w:lang w:eastAsia="es-ES"/>
              </w:rPr>
            </w:pPr>
            <w:r>
              <w:rPr>
                <w:lang w:eastAsia="es-ES"/>
              </w:rPr>
              <w:t>XGBoost</w:t>
            </w:r>
          </w:p>
        </w:tc>
        <w:tc>
          <w:tcPr>
            <w:tcW w:w="1842" w:type="dxa"/>
          </w:tcPr>
          <w:p w14:paraId="439FC484" w14:textId="28BD3372" w:rsidR="00481178" w:rsidRDefault="00481178" w:rsidP="00431739">
            <w:pPr>
              <w:rPr>
                <w:lang w:eastAsia="es-ES"/>
              </w:rPr>
            </w:pPr>
            <w:r>
              <w:rPr>
                <w:lang w:eastAsia="es-ES"/>
              </w:rPr>
              <w:t>Random Forest</w:t>
            </w:r>
          </w:p>
        </w:tc>
      </w:tr>
      <w:tr w:rsidR="00D239AA" w14:paraId="15175470" w14:textId="77777777" w:rsidTr="00481178">
        <w:tc>
          <w:tcPr>
            <w:tcW w:w="1842" w:type="dxa"/>
          </w:tcPr>
          <w:p w14:paraId="15BA624D" w14:textId="3A6FFB6B" w:rsidR="00481178" w:rsidRDefault="00481178" w:rsidP="00431739">
            <w:pPr>
              <w:rPr>
                <w:lang w:eastAsia="es-ES"/>
              </w:rPr>
            </w:pPr>
            <w:r>
              <w:rPr>
                <w:lang w:eastAsia="es-ES"/>
              </w:rPr>
              <w:t>Log-loss</w:t>
            </w:r>
          </w:p>
        </w:tc>
        <w:tc>
          <w:tcPr>
            <w:tcW w:w="1842" w:type="dxa"/>
          </w:tcPr>
          <w:p w14:paraId="2A59DF8B" w14:textId="29749E2E" w:rsidR="00481178" w:rsidRDefault="00481178" w:rsidP="00481178">
            <w:pPr>
              <w:jc w:val="center"/>
              <w:rPr>
                <w:lang w:eastAsia="es-ES"/>
              </w:rPr>
            </w:pPr>
            <w:r w:rsidRPr="00481178">
              <w:rPr>
                <w:lang w:eastAsia="es-ES"/>
              </w:rPr>
              <w:t>0</w:t>
            </w:r>
            <w:r w:rsidR="00531E5A">
              <w:rPr>
                <w:lang w:eastAsia="es-ES"/>
              </w:rPr>
              <w:t>,</w:t>
            </w:r>
            <w:r w:rsidRPr="00481178">
              <w:rPr>
                <w:lang w:eastAsia="es-ES"/>
              </w:rPr>
              <w:t>2847</w:t>
            </w:r>
          </w:p>
        </w:tc>
        <w:tc>
          <w:tcPr>
            <w:tcW w:w="1842" w:type="dxa"/>
          </w:tcPr>
          <w:p w14:paraId="54E19A7B" w14:textId="6DAAF390" w:rsidR="00481178" w:rsidRDefault="00D239AA" w:rsidP="00481178">
            <w:pPr>
              <w:jc w:val="center"/>
              <w:rPr>
                <w:lang w:eastAsia="es-ES"/>
              </w:rPr>
            </w:pPr>
            <w:r w:rsidRPr="00D239AA">
              <w:rPr>
                <w:lang w:eastAsia="es-ES"/>
              </w:rPr>
              <w:t>0</w:t>
            </w:r>
            <w:r w:rsidR="00531E5A">
              <w:rPr>
                <w:lang w:eastAsia="es-ES"/>
              </w:rPr>
              <w:t>,</w:t>
            </w:r>
            <w:r w:rsidRPr="00D239AA">
              <w:rPr>
                <w:lang w:eastAsia="es-ES"/>
              </w:rPr>
              <w:t>2854</w:t>
            </w:r>
          </w:p>
        </w:tc>
        <w:tc>
          <w:tcPr>
            <w:tcW w:w="1842" w:type="dxa"/>
          </w:tcPr>
          <w:p w14:paraId="6DF0495B" w14:textId="343460B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2810</w:t>
            </w:r>
          </w:p>
        </w:tc>
        <w:tc>
          <w:tcPr>
            <w:tcW w:w="1842" w:type="dxa"/>
          </w:tcPr>
          <w:p w14:paraId="363B1EBF" w14:textId="4A11BF8E" w:rsidR="00481178" w:rsidRDefault="00D239AA" w:rsidP="00481178">
            <w:pPr>
              <w:jc w:val="center"/>
              <w:rPr>
                <w:lang w:eastAsia="es-ES"/>
              </w:rPr>
            </w:pPr>
            <w:r w:rsidRPr="00D239AA">
              <w:rPr>
                <w:lang w:eastAsia="es-ES"/>
              </w:rPr>
              <w:t>0</w:t>
            </w:r>
            <w:r w:rsidR="00531E5A">
              <w:rPr>
                <w:lang w:eastAsia="es-ES"/>
              </w:rPr>
              <w:t>,</w:t>
            </w:r>
            <w:r w:rsidRPr="00D239AA">
              <w:rPr>
                <w:lang w:eastAsia="es-ES"/>
              </w:rPr>
              <w:t>285</w:t>
            </w:r>
            <w:r>
              <w:rPr>
                <w:lang w:eastAsia="es-ES"/>
              </w:rPr>
              <w:t>8</w:t>
            </w:r>
          </w:p>
        </w:tc>
      </w:tr>
      <w:tr w:rsidR="00D239AA" w14:paraId="2DF05ED2" w14:textId="77777777" w:rsidTr="00481178">
        <w:tc>
          <w:tcPr>
            <w:tcW w:w="1842" w:type="dxa"/>
          </w:tcPr>
          <w:p w14:paraId="3B0F185E" w14:textId="62143B29" w:rsidR="00481178" w:rsidRDefault="00481178" w:rsidP="00431739">
            <w:pPr>
              <w:rPr>
                <w:lang w:eastAsia="es-ES"/>
              </w:rPr>
            </w:pPr>
            <w:r>
              <w:rPr>
                <w:lang w:eastAsia="es-ES"/>
              </w:rPr>
              <w:t>ROC AUC</w:t>
            </w:r>
          </w:p>
        </w:tc>
        <w:tc>
          <w:tcPr>
            <w:tcW w:w="1842" w:type="dxa"/>
          </w:tcPr>
          <w:p w14:paraId="4D269328" w14:textId="30CA5D21" w:rsidR="00481178" w:rsidRDefault="00481178" w:rsidP="00481178">
            <w:pPr>
              <w:jc w:val="center"/>
              <w:rPr>
                <w:lang w:eastAsia="es-ES"/>
              </w:rPr>
            </w:pPr>
            <w:r w:rsidRPr="00481178">
              <w:rPr>
                <w:lang w:eastAsia="es-ES"/>
              </w:rPr>
              <w:t>0</w:t>
            </w:r>
            <w:r w:rsidR="00531E5A">
              <w:rPr>
                <w:lang w:eastAsia="es-ES"/>
              </w:rPr>
              <w:t>,</w:t>
            </w:r>
            <w:r w:rsidRPr="00481178">
              <w:rPr>
                <w:lang w:eastAsia="es-ES"/>
              </w:rPr>
              <w:t>781</w:t>
            </w:r>
            <w:r w:rsidR="00D239AA">
              <w:rPr>
                <w:lang w:eastAsia="es-ES"/>
              </w:rPr>
              <w:t>7</w:t>
            </w:r>
          </w:p>
        </w:tc>
        <w:tc>
          <w:tcPr>
            <w:tcW w:w="1842" w:type="dxa"/>
          </w:tcPr>
          <w:p w14:paraId="5BE84A89" w14:textId="712730DE" w:rsidR="00481178" w:rsidRDefault="00D239AA" w:rsidP="00481178">
            <w:pPr>
              <w:jc w:val="center"/>
              <w:rPr>
                <w:lang w:eastAsia="es-ES"/>
              </w:rPr>
            </w:pPr>
            <w:r w:rsidRPr="00D239AA">
              <w:rPr>
                <w:lang w:eastAsia="es-ES"/>
              </w:rPr>
              <w:t>0</w:t>
            </w:r>
            <w:r w:rsidR="00531E5A">
              <w:rPr>
                <w:lang w:eastAsia="es-ES"/>
              </w:rPr>
              <w:t>,</w:t>
            </w:r>
            <w:r w:rsidRPr="00D239AA">
              <w:rPr>
                <w:lang w:eastAsia="es-ES"/>
              </w:rPr>
              <w:t>785</w:t>
            </w:r>
            <w:r>
              <w:rPr>
                <w:lang w:eastAsia="es-ES"/>
              </w:rPr>
              <w:t>5</w:t>
            </w:r>
          </w:p>
        </w:tc>
        <w:tc>
          <w:tcPr>
            <w:tcW w:w="1842" w:type="dxa"/>
          </w:tcPr>
          <w:p w14:paraId="79803DE9" w14:textId="2569837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7912</w:t>
            </w:r>
          </w:p>
        </w:tc>
        <w:tc>
          <w:tcPr>
            <w:tcW w:w="1842" w:type="dxa"/>
          </w:tcPr>
          <w:p w14:paraId="47D4132C" w14:textId="4AC58D7D" w:rsidR="00481178" w:rsidRDefault="00D239AA" w:rsidP="00481178">
            <w:pPr>
              <w:jc w:val="center"/>
              <w:rPr>
                <w:lang w:eastAsia="es-ES"/>
              </w:rPr>
            </w:pPr>
            <w:r w:rsidRPr="00D239AA">
              <w:rPr>
                <w:lang w:eastAsia="es-ES"/>
              </w:rPr>
              <w:t>0</w:t>
            </w:r>
            <w:r w:rsidR="00531E5A">
              <w:rPr>
                <w:lang w:eastAsia="es-ES"/>
              </w:rPr>
              <w:t>,</w:t>
            </w:r>
            <w:r w:rsidRPr="00D239AA">
              <w:rPr>
                <w:lang w:eastAsia="es-ES"/>
              </w:rPr>
              <w:t>778</w:t>
            </w:r>
            <w:r>
              <w:rPr>
                <w:lang w:eastAsia="es-ES"/>
              </w:rPr>
              <w:t>8</w:t>
            </w:r>
          </w:p>
        </w:tc>
      </w:tr>
      <w:tr w:rsidR="00D239AA" w14:paraId="33DE8169" w14:textId="77777777" w:rsidTr="00481178">
        <w:tc>
          <w:tcPr>
            <w:tcW w:w="1842" w:type="dxa"/>
          </w:tcPr>
          <w:p w14:paraId="79725DFA" w14:textId="197FC952" w:rsidR="00481178" w:rsidRPr="00481178" w:rsidRDefault="00481178" w:rsidP="00431739">
            <w:pPr>
              <w:rPr>
                <w:vertAlign w:val="superscript"/>
                <w:lang w:eastAsia="es-ES"/>
              </w:rPr>
            </w:pPr>
            <w:r>
              <w:rPr>
                <w:lang w:eastAsia="es-ES"/>
              </w:rPr>
              <w:t>McFadden’s R</w:t>
            </w:r>
            <w:r>
              <w:rPr>
                <w:vertAlign w:val="superscript"/>
                <w:lang w:eastAsia="es-ES"/>
              </w:rPr>
              <w:t>2</w:t>
            </w:r>
          </w:p>
        </w:tc>
        <w:tc>
          <w:tcPr>
            <w:tcW w:w="1842" w:type="dxa"/>
          </w:tcPr>
          <w:p w14:paraId="338C28CC" w14:textId="4645EA6E" w:rsidR="00481178" w:rsidRDefault="00481178" w:rsidP="00481178">
            <w:pPr>
              <w:jc w:val="center"/>
              <w:rPr>
                <w:lang w:eastAsia="es-ES"/>
              </w:rPr>
            </w:pPr>
            <w:r w:rsidRPr="00481178">
              <w:rPr>
                <w:lang w:eastAsia="es-ES"/>
              </w:rPr>
              <w:t>0</w:t>
            </w:r>
            <w:r w:rsidR="00531E5A">
              <w:rPr>
                <w:lang w:eastAsia="es-ES"/>
              </w:rPr>
              <w:t>,</w:t>
            </w:r>
            <w:r w:rsidRPr="00481178">
              <w:rPr>
                <w:lang w:eastAsia="es-ES"/>
              </w:rPr>
              <w:t>158</w:t>
            </w:r>
            <w:r w:rsidR="00D239AA">
              <w:rPr>
                <w:lang w:eastAsia="es-ES"/>
              </w:rPr>
              <w:t>4</w:t>
            </w:r>
          </w:p>
        </w:tc>
        <w:tc>
          <w:tcPr>
            <w:tcW w:w="1842" w:type="dxa"/>
          </w:tcPr>
          <w:p w14:paraId="2305E005" w14:textId="066BAB9C" w:rsidR="00481178" w:rsidRDefault="00D239AA" w:rsidP="00481178">
            <w:pPr>
              <w:jc w:val="center"/>
              <w:rPr>
                <w:lang w:eastAsia="es-ES"/>
              </w:rPr>
            </w:pPr>
            <w:r w:rsidRPr="00D239AA">
              <w:rPr>
                <w:lang w:eastAsia="es-ES"/>
              </w:rPr>
              <w:t>0</w:t>
            </w:r>
            <w:r w:rsidR="00531E5A">
              <w:rPr>
                <w:lang w:eastAsia="es-ES"/>
              </w:rPr>
              <w:t>,</w:t>
            </w:r>
            <w:r w:rsidRPr="00D239AA">
              <w:rPr>
                <w:lang w:eastAsia="es-ES"/>
              </w:rPr>
              <w:t>156</w:t>
            </w:r>
            <w:r>
              <w:rPr>
                <w:lang w:eastAsia="es-ES"/>
              </w:rPr>
              <w:t>3</w:t>
            </w:r>
          </w:p>
        </w:tc>
        <w:tc>
          <w:tcPr>
            <w:tcW w:w="1842" w:type="dxa"/>
          </w:tcPr>
          <w:p w14:paraId="336FE55A" w14:textId="6CA57340"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1694</w:t>
            </w:r>
          </w:p>
        </w:tc>
        <w:tc>
          <w:tcPr>
            <w:tcW w:w="1842" w:type="dxa"/>
          </w:tcPr>
          <w:p w14:paraId="66BE76C0" w14:textId="659A8DAA" w:rsidR="00481178" w:rsidRDefault="00D239AA" w:rsidP="00481178">
            <w:pPr>
              <w:jc w:val="center"/>
              <w:rPr>
                <w:lang w:eastAsia="es-ES"/>
              </w:rPr>
            </w:pPr>
            <w:r w:rsidRPr="00D239AA">
              <w:rPr>
                <w:lang w:eastAsia="es-ES"/>
              </w:rPr>
              <w:t>0</w:t>
            </w:r>
            <w:r w:rsidR="00531E5A">
              <w:rPr>
                <w:lang w:eastAsia="es-ES"/>
              </w:rPr>
              <w:t>,</w:t>
            </w:r>
            <w:r w:rsidRPr="00D239AA">
              <w:rPr>
                <w:lang w:eastAsia="es-ES"/>
              </w:rPr>
              <w:t>1553</w:t>
            </w:r>
          </w:p>
        </w:tc>
      </w:tr>
      <w:tr w:rsidR="00D239AA" w14:paraId="09768DB5" w14:textId="77777777" w:rsidTr="00481178">
        <w:tc>
          <w:tcPr>
            <w:tcW w:w="1842" w:type="dxa"/>
          </w:tcPr>
          <w:p w14:paraId="7A1774EE" w14:textId="0A4EE952" w:rsidR="00481178" w:rsidRDefault="00481178" w:rsidP="00431739">
            <w:pPr>
              <w:rPr>
                <w:lang w:eastAsia="es-ES"/>
              </w:rPr>
            </w:pPr>
            <w:r>
              <w:rPr>
                <w:lang w:eastAsia="es-ES"/>
              </w:rPr>
              <w:t>Brier score</w:t>
            </w:r>
          </w:p>
        </w:tc>
        <w:tc>
          <w:tcPr>
            <w:tcW w:w="1842" w:type="dxa"/>
          </w:tcPr>
          <w:p w14:paraId="70EDBBDB" w14:textId="36A30957" w:rsidR="00481178" w:rsidRDefault="00481178" w:rsidP="00481178">
            <w:pPr>
              <w:jc w:val="center"/>
              <w:rPr>
                <w:lang w:eastAsia="es-ES"/>
              </w:rPr>
            </w:pPr>
            <w:r w:rsidRPr="00481178">
              <w:rPr>
                <w:lang w:eastAsia="es-ES"/>
              </w:rPr>
              <w:t>0</w:t>
            </w:r>
            <w:r w:rsidR="00531E5A">
              <w:rPr>
                <w:lang w:eastAsia="es-ES"/>
              </w:rPr>
              <w:t>,</w:t>
            </w:r>
            <w:r w:rsidRPr="00481178">
              <w:rPr>
                <w:lang w:eastAsia="es-ES"/>
              </w:rPr>
              <w:t>082</w:t>
            </w:r>
            <w:r w:rsidR="00D239AA">
              <w:rPr>
                <w:lang w:eastAsia="es-ES"/>
              </w:rPr>
              <w:t>2</w:t>
            </w:r>
          </w:p>
        </w:tc>
        <w:tc>
          <w:tcPr>
            <w:tcW w:w="1842" w:type="dxa"/>
          </w:tcPr>
          <w:p w14:paraId="6B4CA1E3" w14:textId="6505FA6C" w:rsidR="00481178" w:rsidRDefault="00D239AA" w:rsidP="00481178">
            <w:pPr>
              <w:jc w:val="center"/>
              <w:rPr>
                <w:lang w:eastAsia="es-ES"/>
              </w:rPr>
            </w:pPr>
            <w:r w:rsidRPr="00D239AA">
              <w:rPr>
                <w:lang w:eastAsia="es-ES"/>
              </w:rPr>
              <w:t>0</w:t>
            </w:r>
            <w:r w:rsidR="00531E5A">
              <w:rPr>
                <w:lang w:eastAsia="es-ES"/>
              </w:rPr>
              <w:t>,</w:t>
            </w:r>
            <w:r w:rsidRPr="00D239AA">
              <w:rPr>
                <w:lang w:eastAsia="es-ES"/>
              </w:rPr>
              <w:t>081</w:t>
            </w:r>
            <w:r>
              <w:rPr>
                <w:lang w:eastAsia="es-ES"/>
              </w:rPr>
              <w:t>8</w:t>
            </w:r>
          </w:p>
        </w:tc>
        <w:tc>
          <w:tcPr>
            <w:tcW w:w="1842" w:type="dxa"/>
          </w:tcPr>
          <w:p w14:paraId="75EB7FDE" w14:textId="0DFB74EC"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0814</w:t>
            </w:r>
          </w:p>
        </w:tc>
        <w:tc>
          <w:tcPr>
            <w:tcW w:w="1842" w:type="dxa"/>
          </w:tcPr>
          <w:p w14:paraId="669551F8" w14:textId="3D2C8BBC" w:rsidR="00481178" w:rsidRDefault="00D239AA" w:rsidP="00481178">
            <w:pPr>
              <w:jc w:val="center"/>
              <w:rPr>
                <w:lang w:eastAsia="es-ES"/>
              </w:rPr>
            </w:pPr>
            <w:r w:rsidRPr="00D239AA">
              <w:rPr>
                <w:lang w:eastAsia="es-ES"/>
              </w:rPr>
              <w:t>0</w:t>
            </w:r>
            <w:r w:rsidR="00531E5A">
              <w:rPr>
                <w:lang w:eastAsia="es-ES"/>
              </w:rPr>
              <w:t>,</w:t>
            </w:r>
            <w:r w:rsidRPr="00D239AA">
              <w:rPr>
                <w:lang w:eastAsia="es-ES"/>
              </w:rPr>
              <w:t>082</w:t>
            </w:r>
            <w:r>
              <w:rPr>
                <w:lang w:eastAsia="es-ES"/>
              </w:rPr>
              <w:t>4</w:t>
            </w:r>
          </w:p>
        </w:tc>
      </w:tr>
      <w:tr w:rsidR="00D239AA" w14:paraId="71EF82BA" w14:textId="77777777" w:rsidTr="00481178">
        <w:tc>
          <w:tcPr>
            <w:tcW w:w="1842" w:type="dxa"/>
          </w:tcPr>
          <w:p w14:paraId="2B476F4F" w14:textId="11AB5B64" w:rsidR="00481178" w:rsidRDefault="00481178" w:rsidP="00431739">
            <w:pPr>
              <w:rPr>
                <w:lang w:eastAsia="es-ES"/>
              </w:rPr>
            </w:pPr>
            <w:r>
              <w:rPr>
                <w:lang w:eastAsia="es-ES"/>
              </w:rPr>
              <w:t>Tiempo</w:t>
            </w:r>
          </w:p>
        </w:tc>
        <w:tc>
          <w:tcPr>
            <w:tcW w:w="1842" w:type="dxa"/>
          </w:tcPr>
          <w:p w14:paraId="6E85EF88" w14:textId="456E68CD" w:rsidR="00481178" w:rsidRPr="00531E5A" w:rsidRDefault="00D239AA" w:rsidP="00481178">
            <w:pPr>
              <w:jc w:val="center"/>
              <w:rPr>
                <w:b/>
                <w:bCs/>
                <w:lang w:eastAsia="es-ES"/>
              </w:rPr>
            </w:pPr>
            <w:r w:rsidRPr="00531E5A">
              <w:rPr>
                <w:b/>
                <w:bCs/>
                <w:lang w:eastAsia="es-ES"/>
              </w:rPr>
              <w:t>00:00:04</w:t>
            </w:r>
          </w:p>
        </w:tc>
        <w:tc>
          <w:tcPr>
            <w:tcW w:w="1842" w:type="dxa"/>
          </w:tcPr>
          <w:p w14:paraId="23431956" w14:textId="5A1CDF32" w:rsidR="00481178" w:rsidRDefault="00D239AA" w:rsidP="00481178">
            <w:pPr>
              <w:jc w:val="center"/>
              <w:rPr>
                <w:lang w:eastAsia="es-ES"/>
              </w:rPr>
            </w:pPr>
            <w:r>
              <w:rPr>
                <w:lang w:eastAsia="es-ES"/>
              </w:rPr>
              <w:t>00:30:13</w:t>
            </w:r>
          </w:p>
        </w:tc>
        <w:tc>
          <w:tcPr>
            <w:tcW w:w="1842" w:type="dxa"/>
          </w:tcPr>
          <w:p w14:paraId="602FC57E" w14:textId="388F72D9" w:rsidR="00481178" w:rsidRDefault="00D239AA" w:rsidP="00481178">
            <w:pPr>
              <w:jc w:val="center"/>
              <w:rPr>
                <w:lang w:eastAsia="es-ES"/>
              </w:rPr>
            </w:pPr>
            <w:r>
              <w:rPr>
                <w:lang w:eastAsia="es-ES"/>
              </w:rPr>
              <w:t>1:03:48</w:t>
            </w:r>
          </w:p>
        </w:tc>
        <w:tc>
          <w:tcPr>
            <w:tcW w:w="1842" w:type="dxa"/>
          </w:tcPr>
          <w:p w14:paraId="23B85708" w14:textId="2A76F5E6" w:rsidR="00481178" w:rsidRDefault="00D239AA" w:rsidP="00481178">
            <w:pPr>
              <w:jc w:val="center"/>
              <w:rPr>
                <w:lang w:eastAsia="es-ES"/>
              </w:rPr>
            </w:pPr>
            <w:r>
              <w:rPr>
                <w:lang w:eastAsia="es-ES"/>
              </w:rPr>
              <w:t>01:33:46</w:t>
            </w:r>
          </w:p>
        </w:tc>
      </w:tr>
    </w:tbl>
    <w:p w14:paraId="7194ABA1" w14:textId="6F892DC8" w:rsidR="00431739" w:rsidRDefault="00431739" w:rsidP="00431739">
      <w:pPr>
        <w:rPr>
          <w:lang w:eastAsia="es-ES"/>
        </w:rPr>
      </w:pPr>
    </w:p>
    <w:p w14:paraId="7CAE39E1" w14:textId="77777777" w:rsidR="00431739" w:rsidRPr="00431739" w:rsidRDefault="00431739" w:rsidP="00431739">
      <w:pPr>
        <w:rPr>
          <w:lang w:eastAsia="es-ES"/>
        </w:rPr>
      </w:pPr>
    </w:p>
    <w:p w14:paraId="54D954AB" w14:textId="682C731C" w:rsidR="00431739" w:rsidRDefault="00431739" w:rsidP="00431739">
      <w:pPr>
        <w:pStyle w:val="Ttulo2"/>
        <w:rPr>
          <w:rFonts w:eastAsia="Times New Roman"/>
          <w:lang w:eastAsia="es-ES"/>
        </w:rPr>
      </w:pPr>
      <w:bookmarkStart w:id="152" w:name="_Toc82192923"/>
      <w:r>
        <w:rPr>
          <w:rFonts w:eastAsia="Times New Roman"/>
          <w:lang w:eastAsia="es-ES"/>
        </w:rPr>
        <w:t>5.3 Comparación con otros modelos</w:t>
      </w:r>
      <w:bookmarkEnd w:id="152"/>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53" w:name="_Toc432240309"/>
      <w:bookmarkStart w:id="154" w:name="_Toc432504698"/>
      <w:bookmarkStart w:id="155" w:name="_Toc435459317"/>
      <w:bookmarkStart w:id="156" w:name="_Toc435460091"/>
      <w:bookmarkStart w:id="157" w:name="_Toc435460324"/>
      <w:bookmarkStart w:id="158" w:name="_Toc435460389"/>
      <w:bookmarkStart w:id="159" w:name="_Toc435460653"/>
      <w:bookmarkStart w:id="160" w:name="_Toc435460772"/>
      <w:bookmarkStart w:id="161" w:name="_Toc435462179"/>
      <w:bookmarkStart w:id="162" w:name="_Toc437557504"/>
      <w:bookmarkStart w:id="163" w:name="_Toc439968623"/>
      <w:bookmarkStart w:id="164" w:name="_Toc439969758"/>
      <w:bookmarkStart w:id="165" w:name="_Toc441233912"/>
      <w:r>
        <w:br w:type="page"/>
      </w:r>
    </w:p>
    <w:p w14:paraId="0247F2DE" w14:textId="5717F776" w:rsidR="00E464E0" w:rsidRPr="008037ED" w:rsidRDefault="008950E0" w:rsidP="007B2C11">
      <w:pPr>
        <w:pStyle w:val="Ttulo1"/>
      </w:pPr>
      <w:bookmarkStart w:id="166" w:name="_Toc82192924"/>
      <w:r>
        <w:lastRenderedPageBreak/>
        <w:t>6</w:t>
      </w:r>
      <w:r w:rsidR="00E464E0" w:rsidRPr="008037ED">
        <w:t>. Conclusiones</w:t>
      </w:r>
      <w:bookmarkEnd w:id="153"/>
      <w:bookmarkEnd w:id="154"/>
      <w:bookmarkEnd w:id="155"/>
      <w:bookmarkEnd w:id="156"/>
      <w:bookmarkEnd w:id="157"/>
      <w:bookmarkEnd w:id="158"/>
      <w:bookmarkEnd w:id="159"/>
      <w:bookmarkEnd w:id="160"/>
      <w:bookmarkEnd w:id="161"/>
      <w:bookmarkEnd w:id="162"/>
      <w:bookmarkEnd w:id="163"/>
      <w:bookmarkEnd w:id="164"/>
      <w:bookmarkEnd w:id="165"/>
      <w:r w:rsidR="00572843">
        <w:t xml:space="preserve"> y trabajo futuro</w:t>
      </w:r>
      <w:bookmarkEnd w:id="166"/>
    </w:p>
    <w:p w14:paraId="1D3CE054" w14:textId="5D0DC0B9" w:rsidR="00572843" w:rsidRPr="00572843" w:rsidRDefault="008950E0" w:rsidP="00572843">
      <w:pPr>
        <w:pStyle w:val="Ttulo2"/>
        <w:rPr>
          <w:rFonts w:eastAsia="Times New Roman"/>
          <w:lang w:eastAsia="es-ES"/>
        </w:rPr>
      </w:pPr>
      <w:bookmarkStart w:id="167" w:name="_Toc82192925"/>
      <w:r>
        <w:rPr>
          <w:rFonts w:eastAsia="Times New Roman"/>
          <w:lang w:eastAsia="es-ES"/>
        </w:rPr>
        <w:t>6</w:t>
      </w:r>
      <w:r w:rsidR="00572843" w:rsidRPr="00572843">
        <w:rPr>
          <w:rFonts w:eastAsia="Times New Roman"/>
          <w:lang w:eastAsia="es-ES"/>
        </w:rPr>
        <w:t>.1. Conclusiones</w:t>
      </w:r>
      <w:bookmarkEnd w:id="167"/>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68" w:name="_Toc82192926"/>
      <w:r>
        <w:rPr>
          <w:rFonts w:eastAsia="Times New Roman"/>
          <w:lang w:eastAsia="es-ES"/>
        </w:rPr>
        <w:t>6</w:t>
      </w:r>
      <w:r w:rsidR="00572843" w:rsidRPr="00572843">
        <w:rPr>
          <w:rFonts w:eastAsia="Times New Roman"/>
          <w:lang w:eastAsia="es-ES"/>
        </w:rPr>
        <w:t>.2. Líneas de trabajo futuro</w:t>
      </w:r>
      <w:bookmarkEnd w:id="168"/>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69" w:name="_Toc441233913"/>
      <w:r>
        <w:rPr>
          <w:rFonts w:cs="Arial"/>
        </w:rPr>
        <w:br w:type="page"/>
      </w:r>
      <w:bookmarkEnd w:id="169"/>
    </w:p>
    <w:bookmarkStart w:id="170" w:name="_Toc82192927"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170"/>
        </w:p>
        <w:sdt>
          <w:sdtPr>
            <w:rPr>
              <w:rFonts w:eastAsiaTheme="minorHAnsi" w:cstheme="minorBidi"/>
              <w:lang w:val="es-ES_tradnl"/>
            </w:rPr>
            <w:id w:val="111145805"/>
            <w:bibliography/>
          </w:sdtPr>
          <w:sdtEndPr>
            <w:rPr>
              <w:lang w:val="es-ES"/>
            </w:rPr>
          </w:sdtEndPr>
          <w:sdtContent>
            <w:p w14:paraId="71D3F8FC" w14:textId="77777777" w:rsidR="00354AA4" w:rsidRPr="00354AA4" w:rsidRDefault="00D97405" w:rsidP="00354AA4">
              <w:pPr>
                <w:pStyle w:val="Bibliografa"/>
                <w:rPr>
                  <w:lang w:val="en-US"/>
                </w:rPr>
              </w:pPr>
              <w:r w:rsidRPr="00D97405">
                <w:rPr>
                  <w:b/>
                  <w:bCs/>
                </w:rPr>
                <w:fldChar w:fldCharType="begin"/>
              </w:r>
              <w:r w:rsidR="00995F98">
                <w:rPr>
                  <w:b/>
                  <w:bCs/>
                  <w:lang w:val="en-US"/>
                </w:rPr>
                <w:instrText xml:space="preserve"> ADDIN ZOTERO_BIBL {"uncited":[],"omitted":[],"custom":[]} CSL_BIBLIOGRAPHY </w:instrText>
              </w:r>
              <w:r w:rsidRPr="00D97405">
                <w:rPr>
                  <w:b/>
                  <w:bCs/>
                </w:rPr>
                <w:fldChar w:fldCharType="separate"/>
              </w:r>
              <w:r w:rsidR="00354AA4" w:rsidRPr="00354AA4">
                <w:rPr>
                  <w:lang w:val="en-US"/>
                </w:rPr>
                <w:t xml:space="preserve">11tegen11. (2015, octubre 31). Arsenal pulled away in the 2nd half. Their defensive numbers look very impressive again. But what’s up with Swansea? Https://t.co/LKXVcvCaRT [Tweet]. </w:t>
              </w:r>
              <w:r w:rsidR="00354AA4" w:rsidRPr="00354AA4">
                <w:rPr>
                  <w:i/>
                  <w:iCs/>
                  <w:lang w:val="en-US"/>
                </w:rPr>
                <w:t>@11tegen11</w:t>
              </w:r>
              <w:r w:rsidR="00354AA4" w:rsidRPr="00354AA4">
                <w:rPr>
                  <w:lang w:val="en-US"/>
                </w:rPr>
                <w:t>. https://twitter.com/11tegen11/status/660510093365129216/photo/1</w:t>
              </w:r>
            </w:p>
            <w:p w14:paraId="6C03BF80" w14:textId="77777777" w:rsidR="00354AA4" w:rsidRDefault="00354AA4" w:rsidP="00354AA4">
              <w:pPr>
                <w:pStyle w:val="Bibliografa"/>
              </w:pPr>
              <w:r>
                <w:t xml:space="preserve">Alonso Fernández, A. M. (2006). </w:t>
              </w:r>
              <w:r>
                <w:rPr>
                  <w:i/>
                  <w:iCs/>
                </w:rPr>
                <w:t>Introducción a la regresión logística</w:t>
              </w:r>
              <w:r>
                <w:t>. http://halweb.uc3m.es/esp/Personal/personas/amalonso/esp/bstat-tema9.pdf</w:t>
              </w:r>
            </w:p>
            <w:p w14:paraId="66D67753" w14:textId="77777777" w:rsidR="00354AA4" w:rsidRDefault="00354AA4" w:rsidP="00354AA4">
              <w:pPr>
                <w:pStyle w:val="Bibliografa"/>
              </w:pPr>
              <w:r>
                <w:t xml:space="preserve">Amat Rodrigo, J. (2016, agosto). </w:t>
              </w:r>
              <w:r>
                <w:rPr>
                  <w:i/>
                  <w:iCs/>
                </w:rPr>
                <w:t>Regresión logística simple y múltiple</w:t>
              </w:r>
              <w:r>
                <w:t>. https://www.cienciadedatos.net/documentos/27_regresion_logistica_simple_y_multiple</w:t>
              </w:r>
            </w:p>
            <w:p w14:paraId="4CACA5A9" w14:textId="77777777" w:rsidR="00354AA4" w:rsidRDefault="00354AA4" w:rsidP="00354AA4">
              <w:pPr>
                <w:pStyle w:val="Bibliografa"/>
              </w:pPr>
              <w:r>
                <w:t xml:space="preserve">Amat Rodrigo, J. (2020, abril). </w:t>
              </w:r>
              <w:r>
                <w:rPr>
                  <w:i/>
                  <w:iCs/>
                </w:rPr>
                <w:t>Optimización bayesiana de hiperparámetros</w:t>
              </w:r>
              <w:r>
                <w:t>. https://www.cienciadedatos.net/documentos/62_optimizacion_bayesiana_hiperparametros.html</w:t>
              </w:r>
            </w:p>
            <w:p w14:paraId="165C1D90" w14:textId="77777777" w:rsidR="00354AA4" w:rsidRPr="00354AA4" w:rsidRDefault="00354AA4" w:rsidP="00354AA4">
              <w:pPr>
                <w:pStyle w:val="Bibliografa"/>
                <w:rPr>
                  <w:lang w:val="en-US"/>
                </w:rPr>
              </w:pPr>
              <w:r w:rsidRPr="00354AA4">
                <w:rPr>
                  <w:lang w:val="en-US"/>
                </w:rPr>
                <w:t xml:space="preserve">Analytics Vidhya. (2016, abril 11). Tree Based Algorithms | Implementation In Python &amp; R. </w:t>
              </w:r>
              <w:r w:rsidRPr="00354AA4">
                <w:rPr>
                  <w:i/>
                  <w:iCs/>
                  <w:lang w:val="en-US"/>
                </w:rPr>
                <w:t>Analytics Vidhya</w:t>
              </w:r>
              <w:r w:rsidRPr="00354AA4">
                <w:rPr>
                  <w:lang w:val="en-US"/>
                </w:rPr>
                <w:t>. https://www.analyticsvidhya.com/blog/2016/04/tree-based-algorithms-complete-tutorial-scratch-in-python/</w:t>
              </w:r>
            </w:p>
            <w:p w14:paraId="66E6D6A1" w14:textId="77777777" w:rsidR="00354AA4" w:rsidRPr="00354AA4" w:rsidRDefault="00354AA4" w:rsidP="00354AA4">
              <w:pPr>
                <w:pStyle w:val="Bibliografa"/>
                <w:rPr>
                  <w:lang w:val="en-US"/>
                </w:rPr>
              </w:pPr>
              <w:r w:rsidRPr="00354AA4">
                <w:rPr>
                  <w:lang w:val="en-US"/>
                </w:rPr>
                <w:t xml:space="preserve">Andersen, K. (2021, marzo 13). Interview: The creator of OptaJoe and how xG came about. </w:t>
              </w:r>
              <w:r w:rsidRPr="00354AA4">
                <w:rPr>
                  <w:i/>
                  <w:iCs/>
                  <w:lang w:val="en-US"/>
                </w:rPr>
                <w:t>A Word of Arsenal</w:t>
              </w:r>
              <w:r w:rsidRPr="00354AA4">
                <w:rPr>
                  <w:lang w:val="en-US"/>
                </w:rPr>
                <w:t>. https://awordofarsenal.com/2021/03/13/interview-the-creator-of-optajoe-and-how-xg-came-about/</w:t>
              </w:r>
            </w:p>
            <w:p w14:paraId="40C4DCF8" w14:textId="77777777" w:rsidR="00354AA4" w:rsidRPr="00354AA4" w:rsidRDefault="00354AA4" w:rsidP="00354AA4">
              <w:pPr>
                <w:pStyle w:val="Bibliografa"/>
                <w:rPr>
                  <w:lang w:val="en-US"/>
                </w:rPr>
              </w:pPr>
              <w:r w:rsidRPr="00354AA4">
                <w:rPr>
                  <w:lang w:val="en-US"/>
                </w:rPr>
                <w:t xml:space="preserve">Banerjee. (2020a, diciembre 8). </w:t>
              </w:r>
              <w:r w:rsidRPr="00354AA4">
                <w:rPr>
                  <w:i/>
                  <w:iCs/>
                  <w:lang w:val="en-US"/>
                </w:rPr>
                <w:t>XGBoost + k-fold CV + Feature Importance</w:t>
              </w:r>
              <w:r w:rsidRPr="00354AA4">
                <w:rPr>
                  <w:lang w:val="en-US"/>
                </w:rPr>
                <w:t xml:space="preserve"> [Kaggle]. https://kaggle.com/prashant111/xgboost-k-fold-cv-feature-importance</w:t>
              </w:r>
            </w:p>
            <w:p w14:paraId="5B5DE0F2" w14:textId="77777777" w:rsidR="00354AA4" w:rsidRPr="00354AA4" w:rsidRDefault="00354AA4" w:rsidP="00354AA4">
              <w:pPr>
                <w:pStyle w:val="Bibliografa"/>
                <w:rPr>
                  <w:lang w:val="en-US"/>
                </w:rPr>
              </w:pPr>
              <w:r w:rsidRPr="00354AA4">
                <w:rPr>
                  <w:lang w:val="en-US"/>
                </w:rPr>
                <w:t xml:space="preserve">Banerjee, P. (2020b, julio 15). </w:t>
              </w:r>
              <w:r w:rsidRPr="00354AA4">
                <w:rPr>
                  <w:i/>
                  <w:iCs/>
                  <w:lang w:val="en-US"/>
                </w:rPr>
                <w:t>A Guide on XGBoost hyperparameters tuning</w:t>
              </w:r>
              <w:r w:rsidRPr="00354AA4">
                <w:rPr>
                  <w:lang w:val="en-US"/>
                </w:rPr>
                <w:t xml:space="preserve"> [Kaggle]. https://kaggle.com/prashant111/a-guide-on-xgboost-hyperparameters-tuning</w:t>
              </w:r>
            </w:p>
            <w:p w14:paraId="3B8B8F5D" w14:textId="77777777" w:rsidR="00354AA4" w:rsidRPr="00354AA4" w:rsidRDefault="00354AA4" w:rsidP="00354AA4">
              <w:pPr>
                <w:pStyle w:val="Bibliografa"/>
                <w:rPr>
                  <w:lang w:val="en-US"/>
                </w:rPr>
              </w:pPr>
              <w:r w:rsidRPr="00354AA4">
                <w:rPr>
                  <w:lang w:val="en-US"/>
                </w:rPr>
                <w:t xml:space="preserve">Banerjee, P. (2020c, julio 21). </w:t>
              </w:r>
              <w:r w:rsidRPr="00354AA4">
                <w:rPr>
                  <w:i/>
                  <w:iCs/>
                  <w:lang w:val="en-US"/>
                </w:rPr>
                <w:t>LightGBM Classifier in Python</w:t>
              </w:r>
              <w:r w:rsidRPr="00354AA4">
                <w:rPr>
                  <w:lang w:val="en-US"/>
                </w:rPr>
                <w:t>. Kaggle. https://kaggle.com/prashant111/lightgbm-classifier-in-python</w:t>
              </w:r>
            </w:p>
            <w:p w14:paraId="7407A864" w14:textId="77777777" w:rsidR="00354AA4" w:rsidRPr="00354AA4" w:rsidRDefault="00354AA4" w:rsidP="00354AA4">
              <w:pPr>
                <w:pStyle w:val="Bibliografa"/>
                <w:rPr>
                  <w:lang w:val="en-US"/>
                </w:rPr>
              </w:pPr>
              <w:r w:rsidRPr="00354AA4">
                <w:rPr>
                  <w:lang w:val="en-US"/>
                </w:rPr>
                <w:lastRenderedPageBreak/>
                <w:t xml:space="preserve">Barnett, V., &amp; Hilditch, S. (1993). The Effect of an Artificial Pitch Surface on Home Team Performance in Football (Soccer). </w:t>
              </w:r>
              <w:r w:rsidRPr="00354AA4">
                <w:rPr>
                  <w:i/>
                  <w:iCs/>
                  <w:lang w:val="en-US"/>
                </w:rPr>
                <w:t>Journal of the Royal Statistical Society. Series A (Statistics in Society)</w:t>
              </w:r>
              <w:r w:rsidRPr="00354AA4">
                <w:rPr>
                  <w:lang w:val="en-US"/>
                </w:rPr>
                <w:t xml:space="preserve">, </w:t>
              </w:r>
              <w:r w:rsidRPr="00354AA4">
                <w:rPr>
                  <w:i/>
                  <w:iCs/>
                  <w:lang w:val="en-US"/>
                </w:rPr>
                <w:t>156</w:t>
              </w:r>
              <w:r w:rsidRPr="00354AA4">
                <w:rPr>
                  <w:lang w:val="en-US"/>
                </w:rPr>
                <w:t>(1), 39-50. https://doi.org/10.2307/2982859</w:t>
              </w:r>
            </w:p>
            <w:p w14:paraId="64D3FAB7" w14:textId="77777777" w:rsidR="00354AA4" w:rsidRPr="00354AA4" w:rsidRDefault="00354AA4" w:rsidP="00354AA4">
              <w:pPr>
                <w:pStyle w:val="Bibliografa"/>
                <w:rPr>
                  <w:lang w:val="en-US"/>
                </w:rPr>
              </w:pPr>
              <w:r w:rsidRPr="00354AA4">
                <w:rPr>
                  <w:lang w:val="en-US"/>
                </w:rPr>
                <w:t xml:space="preserve">Becker, D. (2018). </w:t>
              </w:r>
              <w:r w:rsidRPr="00354AA4">
                <w:rPr>
                  <w:i/>
                  <w:iCs/>
                  <w:lang w:val="en-US"/>
                </w:rPr>
                <w:t>What is Log Loss?</w:t>
              </w:r>
              <w:r w:rsidRPr="00354AA4">
                <w:rPr>
                  <w:lang w:val="en-US"/>
                </w:rPr>
                <w:t xml:space="preserve"> Kaggle. https://kaggle.com/dansbecker/what-is-log-loss</w:t>
              </w:r>
            </w:p>
            <w:p w14:paraId="33461805" w14:textId="77777777" w:rsidR="00354AA4" w:rsidRPr="00354AA4" w:rsidRDefault="00354AA4" w:rsidP="00354AA4">
              <w:pPr>
                <w:pStyle w:val="Bibliografa"/>
                <w:rPr>
                  <w:lang w:val="en-US"/>
                </w:rPr>
              </w:pPr>
              <w:r w:rsidRPr="00354AA4">
                <w:rPr>
                  <w:lang w:val="en-US"/>
                </w:rPr>
                <w:t xml:space="preserve">Blum, J. (2017, octubre 27). Using Neural Networks to calculate Expected Goals. </w:t>
              </w:r>
              <w:r w:rsidRPr="00354AA4">
                <w:rPr>
                  <w:i/>
                  <w:iCs/>
                  <w:lang w:val="en-US"/>
                </w:rPr>
                <w:t>Jon Blum</w:t>
              </w:r>
              <w:r w:rsidRPr="00354AA4">
                <w:rPr>
                  <w:lang w:val="en-US"/>
                </w:rPr>
                <w:t>. https://jonblum.wordpress.com/2017/10/27/using-neural-networks-to-calculate-expected-goals/</w:t>
              </w:r>
            </w:p>
            <w:p w14:paraId="231453FB" w14:textId="77777777" w:rsidR="00354AA4" w:rsidRPr="00354AA4" w:rsidRDefault="00354AA4" w:rsidP="00354AA4">
              <w:pPr>
                <w:pStyle w:val="Bibliografa"/>
                <w:rPr>
                  <w:lang w:val="en-US"/>
                </w:rPr>
              </w:pPr>
              <w:r w:rsidRPr="00354AA4">
                <w:rPr>
                  <w:lang w:val="en-US"/>
                </w:rPr>
                <w:t xml:space="preserve">Brener, A. (2017). </w:t>
              </w:r>
              <w:r w:rsidRPr="00354AA4">
                <w:rPr>
                  <w:i/>
                  <w:iCs/>
                  <w:lang w:val="en-US"/>
                </w:rPr>
                <w:t>Expected Goals Model</w:t>
              </w:r>
              <w:r w:rsidRPr="00354AA4">
                <w:rPr>
                  <w:lang w:val="en-US"/>
                </w:rPr>
                <w:t xml:space="preserve"> [Python]. https://github.com/andrebrener/expected_goals</w:t>
              </w:r>
            </w:p>
            <w:p w14:paraId="5DE687B1" w14:textId="77777777" w:rsidR="00354AA4" w:rsidRPr="00354AA4" w:rsidRDefault="00354AA4" w:rsidP="00354AA4">
              <w:pPr>
                <w:pStyle w:val="Bibliografa"/>
                <w:rPr>
                  <w:lang w:val="en-US"/>
                </w:rPr>
              </w:pPr>
              <w:r w:rsidRPr="00354AA4">
                <w:rPr>
                  <w:lang w:val="en-US"/>
                </w:rPr>
                <w:t xml:space="preserve">Buitinck, L., Louppe, G., Blondel, M., Pedregosa, F., Mueller, A., Grisel, O., Niculae, V., Prettenhofer, P., Gramfort, A., Grobler, J., Layton, R., Vanderplas, J., Joly, A., Holt, B., &amp; Varoquaux, G. (2013). API design for machine learning software: Experiences from the scikit-learn project. </w:t>
              </w:r>
              <w:r w:rsidRPr="00354AA4">
                <w:rPr>
                  <w:i/>
                  <w:iCs/>
                  <w:lang w:val="en-US"/>
                </w:rPr>
                <w:t>arXiv:1309.0238 [cs]</w:t>
              </w:r>
              <w:r w:rsidRPr="00354AA4">
                <w:rPr>
                  <w:lang w:val="en-US"/>
                </w:rPr>
                <w:t>, 108--122.</w:t>
              </w:r>
            </w:p>
            <w:p w14:paraId="6FF08463" w14:textId="77777777" w:rsidR="00354AA4" w:rsidRPr="00354AA4" w:rsidRDefault="00354AA4" w:rsidP="00354AA4">
              <w:pPr>
                <w:pStyle w:val="Bibliografa"/>
                <w:rPr>
                  <w:lang w:val="en-US"/>
                </w:rPr>
              </w:pPr>
              <w:r w:rsidRPr="00354AA4">
                <w:rPr>
                  <w:lang w:val="en-US"/>
                </w:rPr>
                <w:t xml:space="preserve">Chen, T., &amp; Guestrin, C. (2016). XGBoost: A Scalable Tree Boosting System. </w:t>
              </w:r>
              <w:r w:rsidRPr="00354AA4">
                <w:rPr>
                  <w:i/>
                  <w:iCs/>
                  <w:lang w:val="en-US"/>
                </w:rPr>
                <w:t>Proceedings of the 22nd ACM SIGKDD International Conference on Knowledge Discovery and Data Mining</w:t>
              </w:r>
              <w:r w:rsidRPr="00354AA4">
                <w:rPr>
                  <w:lang w:val="en-US"/>
                </w:rPr>
                <w:t>, 785-794. https://doi.org/10.1145/2939672.2939785</w:t>
              </w:r>
            </w:p>
            <w:p w14:paraId="7913CA2A" w14:textId="77777777" w:rsidR="00354AA4" w:rsidRDefault="00354AA4" w:rsidP="00354AA4">
              <w:pPr>
                <w:pStyle w:val="Bibliografa"/>
              </w:pPr>
              <w:r>
                <w:t xml:space="preserve">Coronis, A. (2021, mayo 3). Los “expected goals”, la métrica de moda del análisis big data. </w:t>
              </w:r>
              <w:r>
                <w:rPr>
                  <w:i/>
                  <w:iCs/>
                </w:rPr>
                <w:t>Futbol Sapiens</w:t>
              </w:r>
              <w:r>
                <w:t>. https://www.futbolsapiens.com/mas-sapiens/los-expected-goals-la-metrica-de-moda-del-analisis-big-data/</w:t>
              </w:r>
            </w:p>
            <w:p w14:paraId="073FA55F" w14:textId="77777777" w:rsidR="00354AA4" w:rsidRDefault="00354AA4" w:rsidP="00354AA4">
              <w:pPr>
                <w:pStyle w:val="Bibliografa"/>
              </w:pPr>
              <w:r>
                <w:t xml:space="preserve">De Torres, A. (2021, enero). </w:t>
              </w:r>
              <w:r>
                <w:rPr>
                  <w:i/>
                  <w:iCs/>
                </w:rPr>
                <w:t>¿Cómo funciona el Big Data en fútbol?</w:t>
              </w:r>
              <w:r>
                <w:t xml:space="preserve"> [Educativa]. ESIC. https://www.esic.edu/rethink/tecnologia/big-data-en-futbol</w:t>
              </w:r>
            </w:p>
            <w:p w14:paraId="2FB7E795" w14:textId="77777777" w:rsidR="00354AA4" w:rsidRPr="00354AA4" w:rsidRDefault="00354AA4" w:rsidP="00354AA4">
              <w:pPr>
                <w:pStyle w:val="Bibliografa"/>
                <w:rPr>
                  <w:lang w:val="en-US"/>
                </w:rPr>
              </w:pPr>
              <w:r w:rsidRPr="00354AA4">
                <w:rPr>
                  <w:lang w:val="en-US"/>
                </w:rPr>
                <w:t xml:space="preserve">Dembla, G. (2020, noviembre 17). </w:t>
              </w:r>
              <w:r w:rsidRPr="00354AA4">
                <w:rPr>
                  <w:i/>
                  <w:iCs/>
                  <w:lang w:val="en-US"/>
                </w:rPr>
                <w:t>Intuition behind Log-loss Score</w:t>
              </w:r>
              <w:r w:rsidRPr="00354AA4">
                <w:rPr>
                  <w:lang w:val="en-US"/>
                </w:rPr>
                <w:t>. Medium. https://towardsdatascience.com/intuition-behind-log-loss-score-4e0c9979680a</w:t>
              </w:r>
            </w:p>
            <w:p w14:paraId="3D3C1034" w14:textId="77777777" w:rsidR="00354AA4" w:rsidRPr="00354AA4" w:rsidRDefault="00354AA4" w:rsidP="00354AA4">
              <w:pPr>
                <w:pStyle w:val="Bibliografa"/>
                <w:rPr>
                  <w:lang w:val="en-US"/>
                </w:rPr>
              </w:pPr>
              <w:r w:rsidRPr="00354AA4">
                <w:rPr>
                  <w:lang w:val="en-US"/>
                </w:rPr>
                <w:t xml:space="preserve">Durgapal, A., &amp; Rowlinson, A. (2021). </w:t>
              </w:r>
              <w:r w:rsidRPr="00354AA4">
                <w:rPr>
                  <w:i/>
                  <w:iCs/>
                  <w:lang w:val="en-US"/>
                </w:rPr>
                <w:t>Quick start—Mplsoccer 1.0.5 documentation</w:t>
              </w:r>
              <w:r w:rsidRPr="00354AA4">
                <w:rPr>
                  <w:lang w:val="en-US"/>
                </w:rPr>
                <w:t>. mplsoccer. https://mplsoccer.readthedocs.io/en/latest/#</w:t>
              </w:r>
            </w:p>
            <w:p w14:paraId="444662E6" w14:textId="77777777" w:rsidR="00354AA4" w:rsidRPr="00354AA4" w:rsidRDefault="00354AA4" w:rsidP="00354AA4">
              <w:pPr>
                <w:pStyle w:val="Bibliografa"/>
                <w:rPr>
                  <w:lang w:val="en-US"/>
                </w:rPr>
              </w:pPr>
              <w:r w:rsidRPr="00354AA4">
                <w:rPr>
                  <w:lang w:val="en-US"/>
                </w:rPr>
                <w:lastRenderedPageBreak/>
                <w:t xml:space="preserve">Eggels, H. P. H. (2016). </w:t>
              </w:r>
              <w:r w:rsidRPr="00354AA4">
                <w:rPr>
                  <w:i/>
                  <w:iCs/>
                  <w:lang w:val="en-US"/>
                </w:rPr>
                <w:t>Expected Goals in Soccer: Explaining Match Results using Predictive Analytic</w:t>
              </w:r>
              <w:r w:rsidRPr="00354AA4">
                <w:rPr>
                  <w:lang w:val="en-US"/>
                </w:rPr>
                <w:t xml:space="preserve"> [Eindhoven University of Technology]. https://pure.tue.nl/ws/portalfiles/portal/46945853</w:t>
              </w:r>
            </w:p>
            <w:p w14:paraId="5B4CDA62" w14:textId="77777777" w:rsidR="00354AA4" w:rsidRPr="00354AA4" w:rsidRDefault="00354AA4" w:rsidP="00354AA4">
              <w:pPr>
                <w:pStyle w:val="Bibliografa"/>
                <w:rPr>
                  <w:lang w:val="en-US"/>
                </w:rPr>
              </w:pPr>
              <w:r w:rsidRPr="00354AA4">
                <w:rPr>
                  <w:lang w:val="en-US"/>
                </w:rPr>
                <w:t xml:space="preserve">Friends of Tracking. (2020, mayo 8). </w:t>
              </w:r>
              <w:r w:rsidRPr="00354AA4">
                <w:rPr>
                  <w:i/>
                  <w:iCs/>
                  <w:lang w:val="en-US"/>
                </w:rPr>
                <w:t>The Ultimate Guide to Expected Goals</w:t>
              </w:r>
              <w:r w:rsidRPr="00354AA4">
                <w:rPr>
                  <w:lang w:val="en-US"/>
                </w:rPr>
                <w:t>. https://www.youtube.com/watch?v=310_eW0hUqQ&amp;t=1101s</w:t>
              </w:r>
            </w:p>
            <w:p w14:paraId="2E62D0B9" w14:textId="77777777" w:rsidR="00354AA4" w:rsidRDefault="00354AA4" w:rsidP="00354AA4">
              <w:pPr>
                <w:pStyle w:val="Bibliografa"/>
              </w:pPr>
              <w:r>
                <w:t xml:space="preserve">Giacobbe. (2016, septiembre 8). Un nuovo modello di Expected Goals. </w:t>
              </w:r>
              <w:r>
                <w:rPr>
                  <w:i/>
                  <w:iCs/>
                </w:rPr>
                <w:t>L’Ultimo Uomo</w:t>
              </w:r>
              <w:r>
                <w:t>. https://www.ultimouomo.com/un-nuovo-modello-di-expected-goals/</w:t>
              </w:r>
            </w:p>
            <w:p w14:paraId="1FEE0AFF" w14:textId="77777777" w:rsidR="00354AA4" w:rsidRPr="00354AA4" w:rsidRDefault="00354AA4" w:rsidP="00354AA4">
              <w:pPr>
                <w:pStyle w:val="Bibliografa"/>
                <w:rPr>
                  <w:lang w:val="en-US"/>
                </w:rPr>
              </w:pPr>
              <w:r w:rsidRPr="00354AA4">
                <w:rPr>
                  <w:lang w:val="en-US"/>
                </w:rPr>
                <w:t xml:space="preserve">Godoy, D. (2019, febrero 7). </w:t>
              </w:r>
              <w:r w:rsidRPr="00354AA4">
                <w:rPr>
                  <w:i/>
                  <w:iCs/>
                  <w:lang w:val="en-US"/>
                </w:rPr>
                <w:t>Understanding binary cross-entropy / log loss: A visual explanation</w:t>
              </w:r>
              <w:r w:rsidRPr="00354AA4">
                <w:rPr>
                  <w:lang w:val="en-US"/>
                </w:rPr>
                <w:t>. Medium. https://towardsdatascience.com/understanding-binary-cross-entropy-log-loss-a-visual-explanation-a3ac6025181a</w:t>
              </w:r>
            </w:p>
            <w:p w14:paraId="0A289E8C" w14:textId="77777777" w:rsidR="00354AA4" w:rsidRPr="00354AA4" w:rsidRDefault="00354AA4" w:rsidP="00354AA4">
              <w:pPr>
                <w:pStyle w:val="Bibliografa"/>
                <w:rPr>
                  <w:lang w:val="en-US"/>
                </w:rPr>
              </w:pPr>
              <w:r w:rsidRPr="00354AA4">
                <w:rPr>
                  <w:lang w:val="en-US"/>
                </w:rPr>
                <w:t xml:space="preserve">Goodman. (2018a, noviembre 12). </w:t>
              </w:r>
              <w:r w:rsidRPr="00354AA4">
                <w:rPr>
                  <w:i/>
                  <w:iCs/>
                  <w:lang w:val="en-US"/>
                </w:rPr>
                <w:t>A New Way to Measure Keepers’ Shot Stopping: Post-Shot Expected Goals</w:t>
              </w:r>
              <w:r w:rsidRPr="00354AA4">
                <w:rPr>
                  <w:lang w:val="en-US"/>
                </w:rPr>
                <w:t>. StatsBomb. https://statsbomb.com/2018/11/a-new-way-to-measure-keepers-shot-stopping-post-shot-expected-goals/</w:t>
              </w:r>
            </w:p>
            <w:p w14:paraId="53572664" w14:textId="77777777" w:rsidR="00354AA4" w:rsidRPr="00354AA4" w:rsidRDefault="00354AA4" w:rsidP="00354AA4">
              <w:pPr>
                <w:pStyle w:val="Bibliografa"/>
                <w:rPr>
                  <w:lang w:val="en-US"/>
                </w:rPr>
              </w:pPr>
              <w:r w:rsidRPr="00354AA4">
                <w:rPr>
                  <w:lang w:val="en-US"/>
                </w:rPr>
                <w:t xml:space="preserve">Goodman, M. (2018b, mayo 18). The Dual Life of Expected Goals (Part 2). </w:t>
              </w:r>
              <w:r w:rsidRPr="00354AA4">
                <w:rPr>
                  <w:i/>
                  <w:iCs/>
                  <w:lang w:val="en-US"/>
                </w:rPr>
                <w:t>StatsBomb</w:t>
              </w:r>
              <w:r w:rsidRPr="00354AA4">
                <w:rPr>
                  <w:lang w:val="en-US"/>
                </w:rPr>
                <w:t>. https://statsbomb.com/2018/05/the-dual-life-of-expected-goals-part-2/</w:t>
              </w:r>
            </w:p>
            <w:p w14:paraId="5168B9BF" w14:textId="77777777" w:rsidR="00354AA4" w:rsidRPr="00354AA4" w:rsidRDefault="00354AA4" w:rsidP="00354AA4">
              <w:pPr>
                <w:pStyle w:val="Bibliografa"/>
                <w:rPr>
                  <w:lang w:val="en-US"/>
                </w:rPr>
              </w:pPr>
              <w:r w:rsidRPr="00354AA4">
                <w:rPr>
                  <w:lang w:val="en-US"/>
                </w:rPr>
                <w:t xml:space="preserve">Green, S. (2012, abril 9). </w:t>
              </w:r>
              <w:r w:rsidRPr="00354AA4">
                <w:rPr>
                  <w:i/>
                  <w:iCs/>
                  <w:lang w:val="en-US"/>
                </w:rPr>
                <w:t>Assessing The Performance of Premier League Goalscorers</w:t>
              </w:r>
              <w:r w:rsidRPr="00354AA4">
                <w:rPr>
                  <w:lang w:val="en-US"/>
                </w:rPr>
                <w:t>. Stats Perform. https://www.statsperform.com/resource/assessing-the-performance-of-premier-league-goalscorers/</w:t>
              </w:r>
            </w:p>
            <w:p w14:paraId="39AAB20C" w14:textId="77777777" w:rsidR="00354AA4" w:rsidRPr="00354AA4" w:rsidRDefault="00354AA4" w:rsidP="00354AA4">
              <w:pPr>
                <w:pStyle w:val="Bibliografa"/>
                <w:rPr>
                  <w:lang w:val="en-US"/>
                </w:rPr>
              </w:pPr>
              <w:r w:rsidRPr="00354AA4">
                <w:rPr>
                  <w:lang w:val="en-US"/>
                </w:rPr>
                <w:t xml:space="preserve">Gregory, S. (2017, enero 30). </w:t>
              </w:r>
              <w:r w:rsidRPr="00354AA4">
                <w:rPr>
                  <w:i/>
                  <w:iCs/>
                  <w:lang w:val="en-US"/>
                </w:rPr>
                <w:t>Expected Goals in Context</w:t>
              </w:r>
              <w:r w:rsidRPr="00354AA4">
                <w:rPr>
                  <w:lang w:val="en-US"/>
                </w:rPr>
                <w:t>. Stats Perform. https://www.statsperform.com/resource/expected-goals-in-context/</w:t>
              </w:r>
            </w:p>
            <w:p w14:paraId="647D5225" w14:textId="77777777" w:rsidR="00354AA4" w:rsidRPr="00354AA4" w:rsidRDefault="00354AA4" w:rsidP="00354AA4">
              <w:pPr>
                <w:pStyle w:val="Bibliografa"/>
                <w:rPr>
                  <w:lang w:val="en-US"/>
                </w:rPr>
              </w:pPr>
              <w:r w:rsidRPr="00354AA4">
                <w:rPr>
                  <w:lang w:val="en-US"/>
                </w:rPr>
                <w:t xml:space="preserve">Gursky, J. (2020, marzo 30). </w:t>
              </w:r>
              <w:r w:rsidRPr="00354AA4">
                <w:rPr>
                  <w:i/>
                  <w:iCs/>
                  <w:lang w:val="en-US"/>
                </w:rPr>
                <w:t>Boosting Showdown: Scikit-Learn vs XGBoost vs LightGBM vs CatBoost in Sentiment Classification</w:t>
              </w:r>
              <w:r w:rsidRPr="00354AA4">
                <w:rPr>
                  <w:lang w:val="en-US"/>
                </w:rPr>
                <w:t>. Medium. https://towardsdatascience.com/boosting-showdown-scikit-learn-vs-xgboost-vs-lightgbm-vs-catboost-in-sentiment-classification-f7c7f46fd956</w:t>
              </w:r>
            </w:p>
            <w:p w14:paraId="36C542D6" w14:textId="77777777" w:rsidR="00354AA4" w:rsidRPr="00354AA4" w:rsidRDefault="00354AA4" w:rsidP="00354AA4">
              <w:pPr>
                <w:pStyle w:val="Bibliografa"/>
                <w:rPr>
                  <w:lang w:val="en-US"/>
                </w:rPr>
              </w:pPr>
              <w:r w:rsidRPr="00354AA4">
                <w:rPr>
                  <w:lang w:val="en-US"/>
                </w:rPr>
                <w:t xml:space="preserve">Harris, C. R., Millman, K. J., van der Walt, S. J., Gommers, R., Virtanen, P., Cournapeau, D., Wieser, E., Taylor, J., Berg, S., Smith, N. J., Kern, R., Picus, M., Hoyer, S., van Kerkwijk, M. H., Brett, M., Haldane, A., del Río, J. F., Wiebe, M., Peterson, P., … </w:t>
              </w:r>
              <w:r w:rsidRPr="00354AA4">
                <w:rPr>
                  <w:lang w:val="en-US"/>
                </w:rPr>
                <w:lastRenderedPageBreak/>
                <w:t xml:space="preserve">Oliphant, T. E. (2020). Array programming with NumPy. </w:t>
              </w:r>
              <w:r w:rsidRPr="00354AA4">
                <w:rPr>
                  <w:i/>
                  <w:iCs/>
                  <w:lang w:val="en-US"/>
                </w:rPr>
                <w:t>Nature</w:t>
              </w:r>
              <w:r w:rsidRPr="00354AA4">
                <w:rPr>
                  <w:lang w:val="en-US"/>
                </w:rPr>
                <w:t xml:space="preserve">, </w:t>
              </w:r>
              <w:r w:rsidRPr="00354AA4">
                <w:rPr>
                  <w:i/>
                  <w:iCs/>
                  <w:lang w:val="en-US"/>
                </w:rPr>
                <w:t>585</w:t>
              </w:r>
              <w:r w:rsidRPr="00354AA4">
                <w:rPr>
                  <w:lang w:val="en-US"/>
                </w:rPr>
                <w:t>(7825), 357-362. https://doi.org/10.1038/s41586-020-2649-2</w:t>
              </w:r>
            </w:p>
            <w:p w14:paraId="48A1ED13" w14:textId="77777777" w:rsidR="00354AA4" w:rsidRPr="00354AA4" w:rsidRDefault="00354AA4" w:rsidP="00354AA4">
              <w:pPr>
                <w:pStyle w:val="Bibliografa"/>
                <w:rPr>
                  <w:lang w:val="en-US"/>
                </w:rPr>
              </w:pPr>
              <w:r w:rsidRPr="00354AA4">
                <w:rPr>
                  <w:lang w:val="en-US"/>
                </w:rPr>
                <w:t xml:space="preserve">Hedar, S. (2020). </w:t>
              </w:r>
              <w:r w:rsidRPr="00354AA4">
                <w:rPr>
                  <w:i/>
                  <w:iCs/>
                  <w:lang w:val="en-US"/>
                </w:rPr>
                <w:t>Applying Machine Learning Methods to Predict the Outcome of Shots in Football</w:t>
              </w:r>
              <w:r w:rsidRPr="00354AA4">
                <w:rPr>
                  <w:lang w:val="en-US"/>
                </w:rPr>
                <w:t xml:space="preserve"> [Uppsala University]. https://www.diva-portal.org/smash/get/diva2:1448482/FULLTEXT01.pdf</w:t>
              </w:r>
            </w:p>
            <w:p w14:paraId="0710C9DF" w14:textId="77777777" w:rsidR="00354AA4" w:rsidRPr="00354AA4" w:rsidRDefault="00354AA4" w:rsidP="00354AA4">
              <w:pPr>
                <w:pStyle w:val="Bibliografa"/>
                <w:rPr>
                  <w:lang w:val="en-US"/>
                </w:rPr>
              </w:pPr>
              <w:r w:rsidRPr="00354AA4">
                <w:rPr>
                  <w:lang w:val="en-US"/>
                </w:rPr>
                <w:t xml:space="preserve">Hunter, J. D. (2007). Matplotlib: A 2D Graphics Environment. </w:t>
              </w:r>
              <w:r w:rsidRPr="00354AA4">
                <w:rPr>
                  <w:i/>
                  <w:iCs/>
                  <w:lang w:val="en-US"/>
                </w:rPr>
                <w:t>Computing in Science Engineering</w:t>
              </w:r>
              <w:r w:rsidRPr="00354AA4">
                <w:rPr>
                  <w:lang w:val="en-US"/>
                </w:rPr>
                <w:t xml:space="preserve">, </w:t>
              </w:r>
              <w:r w:rsidRPr="00354AA4">
                <w:rPr>
                  <w:i/>
                  <w:iCs/>
                  <w:lang w:val="en-US"/>
                </w:rPr>
                <w:t>9</w:t>
              </w:r>
              <w:r w:rsidRPr="00354AA4">
                <w:rPr>
                  <w:lang w:val="en-US"/>
                </w:rPr>
                <w:t>(3), 90-95. https://doi.org/10.1109/MCSE.2007.55</w:t>
              </w:r>
            </w:p>
            <w:p w14:paraId="2A1D2CEE" w14:textId="77777777" w:rsidR="00354AA4" w:rsidRPr="00354AA4" w:rsidRDefault="00354AA4" w:rsidP="00354AA4">
              <w:pPr>
                <w:pStyle w:val="Bibliografa"/>
                <w:rPr>
                  <w:lang w:val="en-US"/>
                </w:rPr>
              </w:pPr>
              <w:r w:rsidRPr="00354AA4">
                <w:rPr>
                  <w:lang w:val="en-US"/>
                </w:rPr>
                <w:t xml:space="preserve">Kasturi, S. N. (2019, julio 11). </w:t>
              </w:r>
              <w:r w:rsidRPr="00354AA4">
                <w:rPr>
                  <w:i/>
                  <w:iCs/>
                  <w:lang w:val="en-US"/>
                </w:rPr>
                <w:t>LightGBM vs XGBOOST: Which algorithm win the race !!!</w:t>
              </w:r>
              <w:r w:rsidRPr="00354AA4">
                <w:rPr>
                  <w:lang w:val="en-US"/>
                </w:rPr>
                <w:t xml:space="preserve"> Medium. https://towardsdatascience.com/lightgbm-vs-xgboost-which-algorithm-win-the-race-1ff7dd4917d</w:t>
              </w:r>
            </w:p>
            <w:p w14:paraId="3C5173CA" w14:textId="77777777" w:rsidR="00354AA4" w:rsidRPr="00354AA4" w:rsidRDefault="00354AA4" w:rsidP="00354AA4">
              <w:pPr>
                <w:pStyle w:val="Bibliografa"/>
                <w:rPr>
                  <w:lang w:val="en-US"/>
                </w:rPr>
              </w:pPr>
              <w:r w:rsidRPr="00354AA4">
                <w:rPr>
                  <w:lang w:val="en-US"/>
                </w:rPr>
                <w:t xml:space="preserve">Ke, G., Meng, Q., Finley, T., Wang, T., Chen, W., Ma, W., Ye, Q., &amp; Liu, T.-Y. (2017). LightGBM: A Highly Efficient Gradient Boosting Decision Tree. </w:t>
              </w:r>
              <w:r w:rsidRPr="00354AA4">
                <w:rPr>
                  <w:i/>
                  <w:iCs/>
                  <w:lang w:val="en-US"/>
                </w:rPr>
                <w:t>Advances in Neural Information Processing Systems</w:t>
              </w:r>
              <w:r w:rsidRPr="00354AA4">
                <w:rPr>
                  <w:lang w:val="en-US"/>
                </w:rPr>
                <w:t>, 3149-3157.</w:t>
              </w:r>
            </w:p>
            <w:p w14:paraId="1BD3D13F" w14:textId="77777777" w:rsidR="00354AA4" w:rsidRPr="00354AA4" w:rsidRDefault="00354AA4" w:rsidP="00354AA4">
              <w:pPr>
                <w:pStyle w:val="Bibliografa"/>
                <w:rPr>
                  <w:lang w:val="en-US"/>
                </w:rPr>
              </w:pPr>
              <w:r w:rsidRPr="00354AA4">
                <w:rPr>
                  <w:lang w:val="en-US"/>
                </w:rPr>
                <w:t xml:space="preserve">Knutson, T. (2020, julio 31). StatsBomb Release Expected Goals with Shot Impact Height. </w:t>
              </w:r>
              <w:r w:rsidRPr="00354AA4">
                <w:rPr>
                  <w:i/>
                  <w:iCs/>
                  <w:lang w:val="en-US"/>
                </w:rPr>
                <w:t>StatsBomb</w:t>
              </w:r>
              <w:r w:rsidRPr="00354AA4">
                <w:rPr>
                  <w:lang w:val="en-US"/>
                </w:rPr>
                <w:t>. https://statsbomb.com/2020/07/statsbomb-release-expected-goals-with-shot-impact-height/</w:t>
              </w:r>
            </w:p>
            <w:p w14:paraId="280F0E98" w14:textId="77777777" w:rsidR="00354AA4" w:rsidRPr="00354AA4" w:rsidRDefault="00354AA4" w:rsidP="00354AA4">
              <w:pPr>
                <w:pStyle w:val="Bibliografa"/>
                <w:rPr>
                  <w:lang w:val="en-US"/>
                </w:rPr>
              </w:pPr>
              <w:r w:rsidRPr="00354AA4">
                <w:rPr>
                  <w:lang w:val="en-US"/>
                </w:rPr>
                <w:t xml:space="preserve">Krishni. (2018, diciembre 16). </w:t>
              </w:r>
              <w:r w:rsidRPr="00354AA4">
                <w:rPr>
                  <w:i/>
                  <w:iCs/>
                  <w:lang w:val="en-US"/>
                </w:rPr>
                <w:t>K-Fold Cross Validation. Evaluating a Machine Learning model can… | by Krishni | DataDrivenInvestor</w:t>
              </w:r>
              <w:r w:rsidRPr="00354AA4">
                <w:rPr>
                  <w:lang w:val="en-US"/>
                </w:rPr>
                <w:t>. Medium. https://medium.datadriveninvestor.com/k-fold-cross-validation-6b8518070833</w:t>
              </w:r>
            </w:p>
            <w:p w14:paraId="64AF933D" w14:textId="77777777" w:rsidR="00354AA4" w:rsidRPr="00354AA4" w:rsidRDefault="00354AA4" w:rsidP="00354AA4">
              <w:pPr>
                <w:pStyle w:val="Bibliografa"/>
                <w:rPr>
                  <w:lang w:val="en-US"/>
                </w:rPr>
              </w:pPr>
              <w:r w:rsidRPr="00354AA4">
                <w:rPr>
                  <w:lang w:val="en-US"/>
                </w:rPr>
                <w:t xml:space="preserve">Kurnia, R. (2021, abril 15). Tree-Based Machine Learning Algorithms | Compare and Contrast. </w:t>
              </w:r>
              <w:r w:rsidRPr="00354AA4">
                <w:rPr>
                  <w:i/>
                  <w:iCs/>
                  <w:lang w:val="en-US"/>
                </w:rPr>
                <w:t>Analytics Vidhya</w:t>
              </w:r>
              <w:r w:rsidRPr="00354AA4">
                <w:rPr>
                  <w:lang w:val="en-US"/>
                </w:rPr>
                <w:t>. https://www.analyticsvidhya.com/blog/2021/04/distinguish-between-tree-based-machine-learning-algorithms/</w:t>
              </w:r>
            </w:p>
            <w:p w14:paraId="3EB089F0" w14:textId="77777777" w:rsidR="00354AA4" w:rsidRPr="00354AA4" w:rsidRDefault="00354AA4" w:rsidP="00354AA4">
              <w:pPr>
                <w:pStyle w:val="Bibliografa"/>
                <w:rPr>
                  <w:lang w:val="en-US"/>
                </w:rPr>
              </w:pPr>
              <w:r w:rsidRPr="00354AA4">
                <w:rPr>
                  <w:lang w:val="en-US"/>
                </w:rPr>
                <w:t xml:space="preserve">Langford, R. (2017, marzo 24). </w:t>
              </w:r>
              <w:r w:rsidRPr="00354AA4">
                <w:rPr>
                  <w:i/>
                  <w:iCs/>
                  <w:lang w:val="en-US"/>
                </w:rPr>
                <w:t>The Dummy’s Guide to Creating Dummy Variables</w:t>
              </w:r>
              <w:r w:rsidRPr="00354AA4">
                <w:rPr>
                  <w:lang w:val="en-US"/>
                </w:rPr>
                <w:t>. Medium. https://towardsdatascience.com/the-dummys-guide-to-creating-dummy-variables-f21faddb1d40</w:t>
              </w:r>
            </w:p>
            <w:p w14:paraId="15A8A2EB" w14:textId="77777777" w:rsidR="00354AA4" w:rsidRPr="00354AA4" w:rsidRDefault="00354AA4" w:rsidP="00354AA4">
              <w:pPr>
                <w:pStyle w:val="Bibliografa"/>
                <w:rPr>
                  <w:lang w:val="en-US"/>
                </w:rPr>
              </w:pPr>
              <w:r w:rsidRPr="00354AA4">
                <w:rPr>
                  <w:lang w:val="en-US"/>
                </w:rPr>
                <w:t xml:space="preserve">Lawrence, T., Yorke, J., &amp; haghanim. (2021). </w:t>
              </w:r>
              <w:r w:rsidRPr="00354AA4">
                <w:rPr>
                  <w:i/>
                  <w:iCs/>
                  <w:lang w:val="en-US"/>
                </w:rPr>
                <w:t>StatsBomb Open Data</w:t>
              </w:r>
              <w:r w:rsidRPr="00354AA4">
                <w:rPr>
                  <w:lang w:val="en-US"/>
                </w:rPr>
                <w:t>. StatsBomb. https://github.com/statsbomb/open-data (Original work published 2018)</w:t>
              </w:r>
            </w:p>
            <w:p w14:paraId="017EC5FA" w14:textId="77777777" w:rsidR="00354AA4" w:rsidRPr="00354AA4" w:rsidRDefault="00354AA4" w:rsidP="00354AA4">
              <w:pPr>
                <w:pStyle w:val="Bibliografa"/>
                <w:rPr>
                  <w:lang w:val="en-US"/>
                </w:rPr>
              </w:pPr>
              <w:r w:rsidRPr="00354AA4">
                <w:rPr>
                  <w:lang w:val="en-US"/>
                </w:rPr>
                <w:lastRenderedPageBreak/>
                <w:t xml:space="preserve">Lewis, M. (2004). </w:t>
              </w:r>
              <w:r w:rsidRPr="00354AA4">
                <w:rPr>
                  <w:i/>
                  <w:iCs/>
                  <w:lang w:val="en-US"/>
                </w:rPr>
                <w:t>Moneyball: The Art of Winning an Unfair Game</w:t>
              </w:r>
              <w:r w:rsidRPr="00354AA4">
                <w:rPr>
                  <w:lang w:val="en-US"/>
                </w:rPr>
                <w:t>.</w:t>
              </w:r>
            </w:p>
            <w:p w14:paraId="777DA890" w14:textId="77777777" w:rsidR="00354AA4" w:rsidRPr="00354AA4" w:rsidRDefault="00354AA4" w:rsidP="00354AA4">
              <w:pPr>
                <w:pStyle w:val="Bibliografa"/>
                <w:rPr>
                  <w:lang w:val="en-US"/>
                </w:rPr>
              </w:pPr>
              <w:r w:rsidRPr="00354AA4">
                <w:rPr>
                  <w:lang w:val="en-US"/>
                </w:rPr>
                <w:t xml:space="preserve">Li, S. (2017, septiembre 29). </w:t>
              </w:r>
              <w:r w:rsidRPr="00354AA4">
                <w:rPr>
                  <w:i/>
                  <w:iCs/>
                  <w:lang w:val="en-US"/>
                </w:rPr>
                <w:t>Building A Logistic Regression in Python, Step by Step</w:t>
              </w:r>
              <w:r w:rsidRPr="00354AA4">
                <w:rPr>
                  <w:lang w:val="en-US"/>
                </w:rPr>
                <w:t>. Medium. https://towardsdatascience.com/building-a-logistic-regression-in-python-step-by-step-becd4d56c9c8</w:t>
              </w:r>
            </w:p>
            <w:p w14:paraId="2AB8849E" w14:textId="77777777" w:rsidR="00354AA4" w:rsidRDefault="00354AA4" w:rsidP="00354AA4">
              <w:pPr>
                <w:pStyle w:val="Bibliografa"/>
              </w:pPr>
              <w:r w:rsidRPr="00354AA4">
                <w:rPr>
                  <w:lang w:val="en-US"/>
                </w:rPr>
                <w:t xml:space="preserve">LightGBM. (s. f.). </w:t>
              </w:r>
              <w:r w:rsidRPr="00354AA4">
                <w:rPr>
                  <w:i/>
                  <w:iCs/>
                  <w:lang w:val="en-US"/>
                </w:rPr>
                <w:t>lightgbm.LGBMClassifier—LightGBM 3.2.1.99 documentation</w:t>
              </w:r>
              <w:r w:rsidRPr="00354AA4">
                <w:rPr>
                  <w:lang w:val="en-US"/>
                </w:rPr>
                <w:t xml:space="preserve">. </w:t>
              </w:r>
              <w:r>
                <w:t>LightGBM. Recuperado 9 de septiembre de 2021, de https://lightgbm.readthedocs.io/en/latest/pythonapi/lightgbm.LGBMClassifier.html#lightgbm.LGBMClassifier</w:t>
              </w:r>
            </w:p>
            <w:p w14:paraId="03C45A6C" w14:textId="77777777" w:rsidR="00354AA4" w:rsidRPr="00354AA4" w:rsidRDefault="00354AA4" w:rsidP="00354AA4">
              <w:pPr>
                <w:pStyle w:val="Bibliografa"/>
                <w:rPr>
                  <w:lang w:val="en-US"/>
                </w:rPr>
              </w:pPr>
              <w:r w:rsidRPr="00354AA4">
                <w:rPr>
                  <w:lang w:val="en-US"/>
                </w:rPr>
                <w:t xml:space="preserve">Linacre, R. (2017). </w:t>
              </w:r>
              <w:r w:rsidRPr="00354AA4">
                <w:rPr>
                  <w:i/>
                  <w:iCs/>
                  <w:lang w:val="en-US"/>
                </w:rPr>
                <w:t>RobinL/fuzzymatcher</w:t>
              </w:r>
              <w:r w:rsidRPr="00354AA4">
                <w:rPr>
                  <w:lang w:val="en-US"/>
                </w:rPr>
                <w:t xml:space="preserve"> [Python]. https://github.com/RobinL/fuzzymatcher (Original work published 2017)</w:t>
              </w:r>
            </w:p>
            <w:p w14:paraId="1ECD9D7B" w14:textId="77777777" w:rsidR="00354AA4" w:rsidRPr="00354AA4" w:rsidRDefault="00354AA4" w:rsidP="00354AA4">
              <w:pPr>
                <w:pStyle w:val="Bibliografa"/>
                <w:rPr>
                  <w:lang w:val="en-US"/>
                </w:rPr>
              </w:pPr>
              <w:r w:rsidRPr="00354AA4">
                <w:rPr>
                  <w:lang w:val="en-US"/>
                </w:rPr>
                <w:t xml:space="preserve">Lundberg, S. M., &amp; Lee, S.-I. (2017). A Unified Approach to Interpreting Model Predictions. </w:t>
              </w:r>
              <w:r w:rsidRPr="00354AA4">
                <w:rPr>
                  <w:i/>
                  <w:iCs/>
                  <w:lang w:val="en-US"/>
                </w:rPr>
                <w:t>Advances in Neural Information Processing Systems</w:t>
              </w:r>
              <w:r w:rsidRPr="00354AA4">
                <w:rPr>
                  <w:lang w:val="en-US"/>
                </w:rPr>
                <w:t xml:space="preserve">, </w:t>
              </w:r>
              <w:r w:rsidRPr="00354AA4">
                <w:rPr>
                  <w:i/>
                  <w:iCs/>
                  <w:lang w:val="en-US"/>
                </w:rPr>
                <w:t>30</w:t>
              </w:r>
              <w:r w:rsidRPr="00354AA4">
                <w:rPr>
                  <w:lang w:val="en-US"/>
                </w:rPr>
                <w:t>. https://proceedings.neurips.cc/paper/2017/hash/8a20a8621978632d76c43dfd28b67767-Abstract.html</w:t>
              </w:r>
            </w:p>
            <w:p w14:paraId="511F2CA8" w14:textId="77777777" w:rsidR="00354AA4" w:rsidRPr="00354AA4" w:rsidRDefault="00354AA4" w:rsidP="00354AA4">
              <w:pPr>
                <w:pStyle w:val="Bibliografa"/>
                <w:rPr>
                  <w:lang w:val="en-US"/>
                </w:rPr>
              </w:pPr>
              <w:r w:rsidRPr="00354AA4">
                <w:rPr>
                  <w:lang w:val="en-US"/>
                </w:rPr>
                <w:t xml:space="preserve">Mackay, N. (2017, junio 19). How accurate are xG models II: the ‘Big Chance’ Dilemma. </w:t>
              </w:r>
              <w:r w:rsidRPr="00354AA4">
                <w:rPr>
                  <w:i/>
                  <w:iCs/>
                  <w:lang w:val="en-US"/>
                </w:rPr>
                <w:t>Mackay Analytics</w:t>
              </w:r>
              <w:r w:rsidRPr="00354AA4">
                <w:rPr>
                  <w:lang w:val="en-US"/>
                </w:rPr>
                <w:t>. https://mackayanalytics.nl/2017/06/19/how-accurate-are-xg-models-ii-the-big-chance-dilemma/</w:t>
              </w:r>
            </w:p>
            <w:p w14:paraId="340112FB" w14:textId="77777777" w:rsidR="00354AA4" w:rsidRPr="00354AA4" w:rsidRDefault="00354AA4" w:rsidP="00354AA4">
              <w:pPr>
                <w:pStyle w:val="Bibliografa"/>
                <w:rPr>
                  <w:lang w:val="en-US"/>
                </w:rPr>
              </w:pPr>
              <w:r w:rsidRPr="00354AA4">
                <w:rPr>
                  <w:lang w:val="en-US"/>
                </w:rPr>
                <w:t xml:space="preserve">Madrero, P. (2020). </w:t>
              </w:r>
              <w:r w:rsidRPr="00354AA4">
                <w:rPr>
                  <w:i/>
                  <w:iCs/>
                  <w:lang w:val="en-US"/>
                </w:rPr>
                <w:t>Creating a Model for Expected Goals in Football using Qualitative Player Information</w:t>
              </w:r>
              <w:r w:rsidRPr="00354AA4">
                <w:rPr>
                  <w:lang w:val="en-US"/>
                </w:rPr>
                <w:t xml:space="preserve"> [Universitat Politècnica de Catalunya]. https://upcommons.upc.edu/bitstream/handle/2117/328922/147841.pdf</w:t>
              </w:r>
            </w:p>
            <w:p w14:paraId="2841FAE1" w14:textId="77777777" w:rsidR="00354AA4" w:rsidRPr="00354AA4" w:rsidRDefault="00354AA4" w:rsidP="00354AA4">
              <w:pPr>
                <w:pStyle w:val="Bibliografa"/>
                <w:rPr>
                  <w:lang w:val="en-US"/>
                </w:rPr>
              </w:pPr>
              <w:r w:rsidRPr="00354AA4">
                <w:rPr>
                  <w:lang w:val="en-US"/>
                </w:rPr>
                <w:t xml:space="preserve">Mandot, P. (2017, agosto 17). </w:t>
              </w:r>
              <w:r w:rsidRPr="00354AA4">
                <w:rPr>
                  <w:i/>
                  <w:iCs/>
                  <w:lang w:val="en-US"/>
                </w:rPr>
                <w:t>What is LightGBM, How to implement it? How to fine tune the parameters?</w:t>
              </w:r>
              <w:r w:rsidRPr="00354AA4">
                <w:rPr>
                  <w:lang w:val="en-US"/>
                </w:rPr>
                <w:t xml:space="preserve"> Medium. https://medium.com/@pushkarmandot/https-medium-com-pushkarmandot-what-is-lightgbm-how-to-implement-it-how-to-fine-tune-the-parameters-60347819b7fc</w:t>
              </w:r>
            </w:p>
            <w:p w14:paraId="06425F76" w14:textId="77777777" w:rsidR="00354AA4" w:rsidRPr="00354AA4" w:rsidRDefault="00354AA4" w:rsidP="00354AA4">
              <w:pPr>
                <w:pStyle w:val="Bibliografa"/>
                <w:rPr>
                  <w:lang w:val="en-US"/>
                </w:rPr>
              </w:pPr>
              <w:r w:rsidRPr="00354AA4">
                <w:rPr>
                  <w:lang w:val="en-US"/>
                </w:rPr>
                <w:t xml:space="preserve">Manna, S. (2020, marzo 20). K-Fold Cross Validation for Deep Learning using Keras. </w:t>
              </w:r>
              <w:r w:rsidRPr="00354AA4">
                <w:rPr>
                  <w:i/>
                  <w:iCs/>
                  <w:lang w:val="en-US"/>
                </w:rPr>
                <w:t>The Owl</w:t>
              </w:r>
              <w:r w:rsidRPr="00354AA4">
                <w:rPr>
                  <w:lang w:val="en-US"/>
                </w:rPr>
                <w:t>. https://medium.com/the-owl/k-fold-cross-validation-in-keras-3ec4a3a00538</w:t>
              </w:r>
            </w:p>
            <w:p w14:paraId="3B54DD8D" w14:textId="77777777" w:rsidR="00354AA4" w:rsidRPr="00354AA4" w:rsidRDefault="00354AA4" w:rsidP="00354AA4">
              <w:pPr>
                <w:pStyle w:val="Bibliografa"/>
                <w:rPr>
                  <w:lang w:val="en-US"/>
                </w:rPr>
              </w:pPr>
              <w:r w:rsidRPr="00354AA4">
                <w:rPr>
                  <w:lang w:val="en-US"/>
                </w:rPr>
                <w:lastRenderedPageBreak/>
                <w:t xml:space="preserve">Martinez Arastrey, G. (2018, mayo 22). </w:t>
              </w:r>
              <w:r w:rsidRPr="00354AA4">
                <w:rPr>
                  <w:i/>
                  <w:iCs/>
                  <w:lang w:val="en-US"/>
                </w:rPr>
                <w:t>What are Expected Goals (xG)?</w:t>
              </w:r>
              <w:r w:rsidRPr="00354AA4">
                <w:rPr>
                  <w:lang w:val="en-US"/>
                </w:rPr>
                <w:t xml:space="preserve"> Sport Performance Analysis. https://www.sportperformanceanalysis.com/article/what-are-expected-goals-xg</w:t>
              </w:r>
            </w:p>
            <w:p w14:paraId="41C44017" w14:textId="77777777" w:rsidR="00354AA4" w:rsidRDefault="00354AA4" w:rsidP="00354AA4">
              <w:pPr>
                <w:pStyle w:val="Bibliografa"/>
              </w:pPr>
              <w:r w:rsidRPr="00354AA4">
                <w:rPr>
                  <w:lang w:val="en-US"/>
                </w:rPr>
                <w:t xml:space="preserve">McKinney, W. (2010). </w:t>
              </w:r>
              <w:r w:rsidRPr="00354AA4">
                <w:rPr>
                  <w:i/>
                  <w:iCs/>
                  <w:lang w:val="en-US"/>
                </w:rPr>
                <w:t>Data Structures for Statistical Computing in Python</w:t>
              </w:r>
              <w:r w:rsidRPr="00354AA4">
                <w:rPr>
                  <w:lang w:val="en-US"/>
                </w:rPr>
                <w:t xml:space="preserve">. </w:t>
              </w:r>
              <w:r>
                <w:t>56-61. https://doi.org/10.25080/Majora-92bf1922-00a</w:t>
              </w:r>
            </w:p>
            <w:p w14:paraId="20DB9257" w14:textId="77777777" w:rsidR="00354AA4" w:rsidRPr="00354AA4" w:rsidRDefault="00354AA4" w:rsidP="00354AA4">
              <w:pPr>
                <w:pStyle w:val="Bibliografa"/>
                <w:rPr>
                  <w:lang w:val="en-US"/>
                </w:rPr>
              </w:pPr>
              <w:r>
                <w:t xml:space="preserve">Mena Camino, L. (2021). </w:t>
              </w:r>
              <w:r>
                <w:rPr>
                  <w:i/>
                  <w:iCs/>
                </w:rPr>
                <w:t>Buscando el recambio perfecto para Fernando</w:t>
              </w:r>
              <w:r>
                <w:t xml:space="preserve">. </w:t>
              </w:r>
              <w:r w:rsidRPr="00354AA4">
                <w:rPr>
                  <w:lang w:val="en-US"/>
                </w:rPr>
                <w:t>Big Data International Campus. https://www.campusbigdata.com/difusion/Futuro_Recambio_Fernando.pdf</w:t>
              </w:r>
            </w:p>
            <w:p w14:paraId="2289E13C" w14:textId="77777777" w:rsidR="00354AA4" w:rsidRPr="00354AA4" w:rsidRDefault="00354AA4" w:rsidP="00354AA4">
              <w:pPr>
                <w:pStyle w:val="Bibliografa"/>
                <w:rPr>
                  <w:lang w:val="en-US"/>
                </w:rPr>
              </w:pPr>
              <w:r w:rsidRPr="00354AA4">
                <w:rPr>
                  <w:lang w:val="en-US"/>
                </w:rPr>
                <w:t xml:space="preserve">Miller, B. (2011). </w:t>
              </w:r>
              <w:r w:rsidRPr="00354AA4">
                <w:rPr>
                  <w:i/>
                  <w:iCs/>
                  <w:lang w:val="en-US"/>
                </w:rPr>
                <w:t>Moneyball</w:t>
              </w:r>
              <w:r w:rsidRPr="00354AA4">
                <w:rPr>
                  <w:lang w:val="en-US"/>
                </w:rPr>
                <w:t xml:space="preserve"> [Drama]. https://www.filmaffinity.com/es/film974637.html</w:t>
              </w:r>
            </w:p>
            <w:p w14:paraId="1E92752B" w14:textId="77777777" w:rsidR="00354AA4" w:rsidRDefault="00354AA4" w:rsidP="00354AA4">
              <w:pPr>
                <w:pStyle w:val="Bibliografa"/>
              </w:pPr>
              <w:r w:rsidRPr="00354AA4">
                <w:rPr>
                  <w:lang w:val="en-US"/>
                </w:rPr>
                <w:t xml:space="preserve">ML Glossary. (s. f.). </w:t>
              </w:r>
              <w:r w:rsidRPr="00354AA4">
                <w:rPr>
                  <w:i/>
                  <w:iCs/>
                  <w:lang w:val="en-US"/>
                </w:rPr>
                <w:t>Loss Functions—ML Glossary documentation</w:t>
              </w:r>
              <w:r w:rsidRPr="00354AA4">
                <w:rPr>
                  <w:lang w:val="en-US"/>
                </w:rPr>
                <w:t xml:space="preserve">. </w:t>
              </w:r>
              <w:r>
                <w:t>Recuperado 10 de septiembre de 2021, de https://ml-cheatsheet.readthedocs.io/en/latest/loss_functions.html</w:t>
              </w:r>
            </w:p>
            <w:p w14:paraId="73A5B933" w14:textId="77777777" w:rsidR="00354AA4" w:rsidRPr="00354AA4" w:rsidRDefault="00354AA4" w:rsidP="00354AA4">
              <w:pPr>
                <w:pStyle w:val="Bibliografa"/>
                <w:rPr>
                  <w:lang w:val="en-US"/>
                </w:rPr>
              </w:pPr>
              <w:r w:rsidRPr="00354AA4">
                <w:rPr>
                  <w:lang w:val="en-US"/>
                </w:rPr>
                <w:t xml:space="preserve">Morde, V. (2019, abril 8). </w:t>
              </w:r>
              <w:r w:rsidRPr="00354AA4">
                <w:rPr>
                  <w:i/>
                  <w:iCs/>
                  <w:lang w:val="en-US"/>
                </w:rPr>
                <w:t>XGBoost Algorithm: Long May She Reign!</w:t>
              </w:r>
              <w:r w:rsidRPr="00354AA4">
                <w:rPr>
                  <w:lang w:val="en-US"/>
                </w:rPr>
                <w:t xml:space="preserve"> Medium. https://towardsdatascience.com/https-medium-com-vishalmorde-xgboost-algorithm-long-she-may-rein-edd9f99be63d</w:t>
              </w:r>
            </w:p>
            <w:p w14:paraId="37BEDDC7" w14:textId="77777777" w:rsidR="00354AA4" w:rsidRPr="00354AA4" w:rsidRDefault="00354AA4" w:rsidP="00354AA4">
              <w:pPr>
                <w:pStyle w:val="Bibliografa"/>
                <w:rPr>
                  <w:lang w:val="en-US"/>
                </w:rPr>
              </w:pPr>
              <w:r w:rsidRPr="00354AA4">
                <w:rPr>
                  <w:lang w:val="en-US"/>
                </w:rPr>
                <w:t xml:space="preserve">Mullenberg, J. (2016, octubre 14). </w:t>
              </w:r>
              <w:r w:rsidRPr="00354AA4">
                <w:rPr>
                  <w:i/>
                  <w:iCs/>
                  <w:lang w:val="en-US"/>
                </w:rPr>
                <w:t>Expected Goals: Wat is het en hoe berekenen we het? - Tussen de linies</w:t>
              </w:r>
              <w:r w:rsidRPr="00354AA4">
                <w:rPr>
                  <w:lang w:val="en-US"/>
                </w:rPr>
                <w:t xml:space="preserve"> [TussenDeLinies]. https://www.tussendelinies.nl/expected-goals-uitgelegd/</w:t>
              </w:r>
            </w:p>
            <w:p w14:paraId="304EE5B3" w14:textId="77777777" w:rsidR="00354AA4" w:rsidRPr="00354AA4" w:rsidRDefault="00354AA4" w:rsidP="00354AA4">
              <w:pPr>
                <w:pStyle w:val="Bibliografa"/>
                <w:rPr>
                  <w:lang w:val="en-US"/>
                </w:rPr>
              </w:pPr>
              <w:r w:rsidRPr="00354AA4">
                <w:rPr>
                  <w:lang w:val="en-US"/>
                </w:rPr>
                <w:t xml:space="preserve">Narkhede, S. (2018, junio 26). </w:t>
              </w:r>
              <w:r w:rsidRPr="00354AA4">
                <w:rPr>
                  <w:i/>
                  <w:iCs/>
                  <w:lang w:val="en-US"/>
                </w:rPr>
                <w:t>Understanding AUC - ROC Curve</w:t>
              </w:r>
              <w:r w:rsidRPr="00354AA4">
                <w:rPr>
                  <w:lang w:val="en-US"/>
                </w:rPr>
                <w:t>. Medium. https://towardsdatascience.com/understanding-auc-roc-curve-68b2303cc9c5</w:t>
              </w:r>
            </w:p>
            <w:p w14:paraId="5DCEC5AA" w14:textId="77777777" w:rsidR="00354AA4" w:rsidRPr="00354AA4" w:rsidRDefault="00354AA4" w:rsidP="00354AA4">
              <w:pPr>
                <w:pStyle w:val="Bibliografa"/>
                <w:rPr>
                  <w:lang w:val="en-US"/>
                </w:rPr>
              </w:pPr>
              <w:r w:rsidRPr="00354AA4">
                <w:rPr>
                  <w:lang w:val="en-US"/>
                </w:rPr>
                <w:t xml:space="preserve">Noordman, R. (2019). </w:t>
              </w:r>
              <w:r w:rsidRPr="00354AA4">
                <w:rPr>
                  <w:i/>
                  <w:iCs/>
                  <w:lang w:val="en-US"/>
                </w:rPr>
                <w:t>Improving the estimation of outcome probabilities of football matches using in-game information</w:t>
              </w:r>
              <w:r w:rsidRPr="00354AA4">
                <w:rPr>
                  <w:lang w:val="en-US"/>
                </w:rPr>
                <w:t xml:space="preserve"> [Amsterdam School of Economics]. https://www.scisports.com/wp-content/uploads/2019/10/Noordman-Rogier-12366315-MSc-ETRICS.pdf. https://www.scisports.com/wp-content/uploads/2019/10/Noordman-Rogier-12366315-MSc-ETRICS.pdf</w:t>
              </w:r>
            </w:p>
            <w:p w14:paraId="6081E917" w14:textId="77777777" w:rsidR="00354AA4" w:rsidRPr="00354AA4" w:rsidRDefault="00354AA4" w:rsidP="00354AA4">
              <w:pPr>
                <w:pStyle w:val="Bibliografa"/>
                <w:rPr>
                  <w:lang w:val="en-US"/>
                </w:rPr>
              </w:pPr>
              <w:r w:rsidRPr="00354AA4">
                <w:rPr>
                  <w:lang w:val="en-US"/>
                </w:rPr>
                <w:t xml:space="preserve">Oliphant, T. (2006). </w:t>
              </w:r>
              <w:r w:rsidRPr="00354AA4">
                <w:rPr>
                  <w:i/>
                  <w:iCs/>
                  <w:lang w:val="en-US"/>
                </w:rPr>
                <w:t>Guide to NumPy</w:t>
              </w:r>
              <w:r w:rsidRPr="00354AA4">
                <w:rPr>
                  <w:lang w:val="en-US"/>
                </w:rPr>
                <w:t>. Trelgol Publishing USA,. https://web.mit.edu/dvp/Public/numpybook.pdf</w:t>
              </w:r>
            </w:p>
            <w:p w14:paraId="72D80B7E" w14:textId="77777777" w:rsidR="00354AA4" w:rsidRPr="00354AA4" w:rsidRDefault="00354AA4" w:rsidP="00354AA4">
              <w:pPr>
                <w:pStyle w:val="Bibliografa"/>
                <w:rPr>
                  <w:lang w:val="en-US"/>
                </w:rPr>
              </w:pPr>
              <w:r w:rsidRPr="00354AA4">
                <w:rPr>
                  <w:lang w:val="en-US"/>
                </w:rPr>
                <w:lastRenderedPageBreak/>
                <w:t xml:space="preserve">Pappalardo, L., Cintia, P., Rossi, A., Massucco, E., Ferragina, P., Pedreschi, D., &amp; Giannotti, F. (2019). A public data set of spatio-temporal match events in soccer competitions. </w:t>
              </w:r>
              <w:r w:rsidRPr="00354AA4">
                <w:rPr>
                  <w:i/>
                  <w:iCs/>
                  <w:lang w:val="en-US"/>
                </w:rPr>
                <w:t>Scientific Data</w:t>
              </w:r>
              <w:r w:rsidRPr="00354AA4">
                <w:rPr>
                  <w:lang w:val="en-US"/>
                </w:rPr>
                <w:t xml:space="preserve">, </w:t>
              </w:r>
              <w:r w:rsidRPr="00354AA4">
                <w:rPr>
                  <w:i/>
                  <w:iCs/>
                  <w:lang w:val="en-US"/>
                </w:rPr>
                <w:t>6</w:t>
              </w:r>
              <w:r w:rsidRPr="00354AA4">
                <w:rPr>
                  <w:lang w:val="en-US"/>
                </w:rPr>
                <w:t>(1), 236. https://doi.org/10.1038/s41597-019-0247-7</w:t>
              </w:r>
            </w:p>
            <w:p w14:paraId="653DCF71" w14:textId="77777777" w:rsidR="00354AA4" w:rsidRPr="00354AA4" w:rsidRDefault="00354AA4" w:rsidP="00354AA4">
              <w:pPr>
                <w:pStyle w:val="Bibliografa"/>
                <w:rPr>
                  <w:lang w:val="en-US"/>
                </w:rPr>
              </w:pPr>
              <w:r w:rsidRPr="00354AA4">
                <w:rPr>
                  <w:lang w:val="en-US"/>
                </w:rPr>
                <w:t xml:space="preserve">Pappalardo, L., &amp; Massuco, E. (2019). </w:t>
              </w:r>
              <w:r w:rsidRPr="00354AA4">
                <w:rPr>
                  <w:i/>
                  <w:iCs/>
                  <w:lang w:val="en-US"/>
                </w:rPr>
                <w:t>Soccer match event dataset</w:t>
              </w:r>
              <w:r w:rsidRPr="00354AA4">
                <w:rPr>
                  <w:lang w:val="en-US"/>
                </w:rPr>
                <w:t>. https://doi.org/10.6084/m9.figshare.c.4415000</w:t>
              </w:r>
            </w:p>
            <w:p w14:paraId="0F4C06D5" w14:textId="77777777" w:rsidR="00354AA4" w:rsidRPr="00354AA4" w:rsidRDefault="00354AA4" w:rsidP="00354AA4">
              <w:pPr>
                <w:pStyle w:val="Bibliografa"/>
                <w:rPr>
                  <w:lang w:val="en-US"/>
                </w:rPr>
              </w:pPr>
              <w:r w:rsidRPr="00354AA4">
                <w:rPr>
                  <w:lang w:val="en-US"/>
                </w:rPr>
                <w:t xml:space="preserve">Pedregosa, F., Varoquaux, G., Gramfort, A., Michel, V., Thirion, B., Grisel, O., Blondel, M., Prettenhofer, P., Weiss, R., Dubourg, V., Vanderplas, J., Passos, A., &amp; Cournapeau, D. (2011). Scikit-learn: Machine Learning in Python. </w:t>
              </w:r>
              <w:r w:rsidRPr="00354AA4">
                <w:rPr>
                  <w:i/>
                  <w:iCs/>
                  <w:lang w:val="en-US"/>
                </w:rPr>
                <w:t>Journal of Machine Learning Research</w:t>
              </w:r>
              <w:r w:rsidRPr="00354AA4">
                <w:rPr>
                  <w:lang w:val="en-US"/>
                </w:rPr>
                <w:t xml:space="preserve">, </w:t>
              </w:r>
              <w:r w:rsidRPr="00354AA4">
                <w:rPr>
                  <w:i/>
                  <w:iCs/>
                  <w:lang w:val="en-US"/>
                </w:rPr>
                <w:t>12</w:t>
              </w:r>
              <w:r w:rsidRPr="00354AA4">
                <w:rPr>
                  <w:lang w:val="en-US"/>
                </w:rPr>
                <w:t>, 2825-2830.</w:t>
              </w:r>
            </w:p>
            <w:p w14:paraId="72AED89E" w14:textId="77777777" w:rsidR="00354AA4" w:rsidRDefault="00354AA4" w:rsidP="00354AA4">
              <w:pPr>
                <w:pStyle w:val="Bibliografa"/>
              </w:pPr>
              <w:r>
                <w:t xml:space="preserve">Pérez, D. (2017, junio 12). Big Data en el fútbol [Deportiva]. </w:t>
              </w:r>
              <w:r>
                <w:rPr>
                  <w:i/>
                  <w:iCs/>
                </w:rPr>
                <w:t>Objetivo Analista</w:t>
              </w:r>
              <w:r>
                <w:t>. https://objetivoanalista.com/big-data-futbol/</w:t>
              </w:r>
            </w:p>
            <w:p w14:paraId="38B90AED" w14:textId="77777777" w:rsidR="00354AA4" w:rsidRPr="00354AA4" w:rsidRDefault="00354AA4" w:rsidP="00354AA4">
              <w:pPr>
                <w:pStyle w:val="Bibliografa"/>
                <w:rPr>
                  <w:lang w:val="en-US"/>
                </w:rPr>
              </w:pPr>
              <w:r w:rsidRPr="00354AA4">
                <w:rPr>
                  <w:lang w:val="en-US"/>
                </w:rPr>
                <w:t xml:space="preserve">Pollard, R., &amp; Reep, C. (1997). Measuring the Effectiveness of Playing Strategies at Soccer. </w:t>
              </w:r>
              <w:r w:rsidRPr="00354AA4">
                <w:rPr>
                  <w:i/>
                  <w:iCs/>
                  <w:lang w:val="en-US"/>
                </w:rPr>
                <w:t>Journal of the Royal Statistical Society. Series D (The Statistician)</w:t>
              </w:r>
              <w:r w:rsidRPr="00354AA4">
                <w:rPr>
                  <w:lang w:val="en-US"/>
                </w:rPr>
                <w:t xml:space="preserve">, </w:t>
              </w:r>
              <w:r w:rsidRPr="00354AA4">
                <w:rPr>
                  <w:i/>
                  <w:iCs/>
                  <w:lang w:val="en-US"/>
                </w:rPr>
                <w:t>46</w:t>
              </w:r>
              <w:r w:rsidRPr="00354AA4">
                <w:rPr>
                  <w:lang w:val="en-US"/>
                </w:rPr>
                <w:t>(4), 541-550.</w:t>
              </w:r>
            </w:p>
            <w:p w14:paraId="2DE504BC" w14:textId="77777777" w:rsidR="00354AA4" w:rsidRPr="00354AA4" w:rsidRDefault="00354AA4" w:rsidP="00354AA4">
              <w:pPr>
                <w:pStyle w:val="Bibliografa"/>
                <w:rPr>
                  <w:lang w:val="en-US"/>
                </w:rPr>
              </w:pPr>
              <w:r w:rsidRPr="00354AA4">
                <w:rPr>
                  <w:lang w:val="en-US"/>
                </w:rPr>
                <w:t xml:space="preserve">Reback, J., McKinney, W., jbrockmendel, Bossche, J. V. den, Augspurger, T., Cloud, P., gfyoung, Sinhrks, Klein, A., Roeschke, M., Hawkins, S., Tratner, J., She, C., Ayd, W., Petersen, T., Garcia, M., Schendel, J., Hayden, A., MomIsBestFriend, … Mehyar, M. (2020). </w:t>
              </w:r>
              <w:r w:rsidRPr="00354AA4">
                <w:rPr>
                  <w:i/>
                  <w:iCs/>
                  <w:lang w:val="en-US"/>
                </w:rPr>
                <w:t>pandas-dev/pandas: Pandas</w:t>
              </w:r>
              <w:r w:rsidRPr="00354AA4">
                <w:rPr>
                  <w:lang w:val="en-US"/>
                </w:rPr>
                <w:t xml:space="preserve"> (1.0.3) [Computer software]. Zenodo. https://doi.org/10.5281/zenodo.3715232</w:t>
              </w:r>
            </w:p>
            <w:p w14:paraId="45F36395" w14:textId="77777777" w:rsidR="00354AA4" w:rsidRPr="00354AA4" w:rsidRDefault="00354AA4" w:rsidP="00354AA4">
              <w:pPr>
                <w:pStyle w:val="Bibliografa"/>
                <w:rPr>
                  <w:lang w:val="en-US"/>
                </w:rPr>
              </w:pPr>
              <w:r w:rsidRPr="00354AA4">
                <w:rPr>
                  <w:lang w:val="en-US"/>
                </w:rPr>
                <w:t xml:space="preserve">Reep, C., Pollard, R., &amp; Benjamin, B. (1971). Skill and Chance in Ball Games. </w:t>
              </w:r>
              <w:r w:rsidRPr="00354AA4">
                <w:rPr>
                  <w:i/>
                  <w:iCs/>
                  <w:lang w:val="en-US"/>
                </w:rPr>
                <w:t>Journal of the Royal Statistical Society. Series A (General)</w:t>
              </w:r>
              <w:r w:rsidRPr="00354AA4">
                <w:rPr>
                  <w:lang w:val="en-US"/>
                </w:rPr>
                <w:t xml:space="preserve">, </w:t>
              </w:r>
              <w:r w:rsidRPr="00354AA4">
                <w:rPr>
                  <w:i/>
                  <w:iCs/>
                  <w:lang w:val="en-US"/>
                </w:rPr>
                <w:t>134</w:t>
              </w:r>
              <w:r w:rsidRPr="00354AA4">
                <w:rPr>
                  <w:lang w:val="en-US"/>
                </w:rPr>
                <w:t>(4), 623-629. https://doi.org/10.2307/2343657</w:t>
              </w:r>
            </w:p>
            <w:p w14:paraId="25402951" w14:textId="77777777" w:rsidR="00354AA4" w:rsidRPr="00354AA4" w:rsidRDefault="00354AA4" w:rsidP="00354AA4">
              <w:pPr>
                <w:pStyle w:val="Bibliografa"/>
                <w:rPr>
                  <w:lang w:val="en-US"/>
                </w:rPr>
              </w:pPr>
              <w:r w:rsidRPr="00354AA4">
                <w:rPr>
                  <w:lang w:val="en-US"/>
                </w:rPr>
                <w:t xml:space="preserve">Rowlinson, A. (2020a). </w:t>
              </w:r>
              <w:r w:rsidRPr="00354AA4">
                <w:rPr>
                  <w:i/>
                  <w:iCs/>
                  <w:lang w:val="en-US"/>
                </w:rPr>
                <w:t>Expected-goals-thesis</w:t>
              </w:r>
              <w:r w:rsidRPr="00354AA4">
                <w:rPr>
                  <w:lang w:val="en-US"/>
                </w:rPr>
                <w:t xml:space="preserve"> [Jupyter Notebook]. https://github.com/andrewRowlinson/expected-goals-thesis</w:t>
              </w:r>
            </w:p>
            <w:p w14:paraId="297DC844" w14:textId="77777777" w:rsidR="00354AA4" w:rsidRPr="00354AA4" w:rsidRDefault="00354AA4" w:rsidP="00354AA4">
              <w:pPr>
                <w:pStyle w:val="Bibliografa"/>
                <w:rPr>
                  <w:lang w:val="en-US"/>
                </w:rPr>
              </w:pPr>
              <w:r w:rsidRPr="00354AA4">
                <w:rPr>
                  <w:lang w:val="en-US"/>
                </w:rPr>
                <w:t xml:space="preserve">Rowlinson, A. (2020b). </w:t>
              </w:r>
              <w:r w:rsidRPr="00354AA4">
                <w:rPr>
                  <w:i/>
                  <w:iCs/>
                  <w:lang w:val="en-US"/>
                </w:rPr>
                <w:t>Football Shot Quality: Visualizing the Quality of Soccer/ Football Shots</w:t>
              </w:r>
              <w:r w:rsidRPr="00354AA4">
                <w:rPr>
                  <w:lang w:val="en-US"/>
                </w:rPr>
                <w:t xml:space="preserve"> [Aalto University]. https://aaltodoc.aalto.fi/bitstream/handle/123456789/45953/master_Rowlinson_Andrew_2020.pdf</w:t>
              </w:r>
            </w:p>
            <w:p w14:paraId="5978A940" w14:textId="77777777" w:rsidR="00354AA4" w:rsidRDefault="00354AA4" w:rsidP="00354AA4">
              <w:pPr>
                <w:pStyle w:val="Bibliografa"/>
              </w:pPr>
              <w:r w:rsidRPr="00354AA4">
                <w:rPr>
                  <w:lang w:val="en-US"/>
                </w:rPr>
                <w:lastRenderedPageBreak/>
                <w:t xml:space="preserve">Scikit-Learn. (s. f.-a). </w:t>
              </w:r>
              <w:r w:rsidRPr="00354AA4">
                <w:rPr>
                  <w:i/>
                  <w:iCs/>
                  <w:lang w:val="en-US"/>
                </w:rPr>
                <w:t xml:space="preserve">1.16. </w:t>
              </w:r>
              <w:r>
                <w:rPr>
                  <w:i/>
                  <w:iCs/>
                </w:rPr>
                <w:t>Probability calibration</w:t>
              </w:r>
              <w:r>
                <w:t xml:space="preserve"> [Scikit-Learn]. Recuperado 9 de mayo de 2021, de https://scikit-learn.org/stable/modules/calibration.html</w:t>
              </w:r>
            </w:p>
            <w:p w14:paraId="0501E035" w14:textId="77777777" w:rsidR="00354AA4" w:rsidRDefault="00354AA4" w:rsidP="00354AA4">
              <w:pPr>
                <w:pStyle w:val="Bibliografa"/>
              </w:pPr>
              <w:r w:rsidRPr="00354AA4">
                <w:rPr>
                  <w:lang w:val="en-US"/>
                </w:rPr>
                <w:t xml:space="preserve">Scikit-Learn. (s. f.-b). </w:t>
              </w:r>
              <w:r w:rsidRPr="00354AA4">
                <w:rPr>
                  <w:i/>
                  <w:iCs/>
                  <w:lang w:val="en-US"/>
                </w:rPr>
                <w:t>6.3. Preprocessing data—Scikit-learn 0.24.2 documentation</w:t>
              </w:r>
              <w:r w:rsidRPr="00354AA4">
                <w:rPr>
                  <w:lang w:val="en-US"/>
                </w:rPr>
                <w:t xml:space="preserve">. </w:t>
              </w:r>
              <w:r>
                <w:t>Recuperado 9 de mayo de 2021, de https://scikit-learn.org/stable/modules/preprocessing.html</w:t>
              </w:r>
            </w:p>
            <w:p w14:paraId="34031092" w14:textId="77777777" w:rsidR="00354AA4" w:rsidRDefault="00354AA4" w:rsidP="00354AA4">
              <w:pPr>
                <w:pStyle w:val="Bibliografa"/>
              </w:pPr>
              <w:r w:rsidRPr="00354AA4">
                <w:rPr>
                  <w:lang w:val="en-US"/>
                </w:rPr>
                <w:t xml:space="preserve">Scikit-Learn. (s. f.-c). </w:t>
              </w:r>
              <w:r w:rsidRPr="00354AA4">
                <w:rPr>
                  <w:i/>
                  <w:iCs/>
                  <w:lang w:val="en-US"/>
                </w:rPr>
                <w:t>Sklearn.calibration.CalibratedClassifierCV — scikit-learn 0.24.2 documentation</w:t>
              </w:r>
              <w:r w:rsidRPr="00354AA4">
                <w:rPr>
                  <w:lang w:val="en-US"/>
                </w:rPr>
                <w:t xml:space="preserve">. </w:t>
              </w:r>
              <w:r>
                <w:t>Scikit-Learn. Recuperado 9 de mayo de 2021, de https://scikit-learn.org/stable/modules/generated/sklearn.calibration.CalibratedClassifierCV.html</w:t>
              </w:r>
            </w:p>
            <w:p w14:paraId="749F772B" w14:textId="77777777" w:rsidR="00354AA4" w:rsidRDefault="00354AA4" w:rsidP="00354AA4">
              <w:pPr>
                <w:pStyle w:val="Bibliografa"/>
              </w:pPr>
              <w:r w:rsidRPr="00354AA4">
                <w:rPr>
                  <w:lang w:val="en-US"/>
                </w:rPr>
                <w:t xml:space="preserve">Scikit-Learn. (s. f.-d). </w:t>
              </w:r>
              <w:r w:rsidRPr="00354AA4">
                <w:rPr>
                  <w:i/>
                  <w:iCs/>
                  <w:lang w:val="en-US"/>
                </w:rPr>
                <w:t>sklearn.calibration.calibration_curve—Scikit-learn 0.24.2 documentation</w:t>
              </w:r>
              <w:r w:rsidRPr="00354AA4">
                <w:rPr>
                  <w:lang w:val="en-US"/>
                </w:rPr>
                <w:t xml:space="preserve">. </w:t>
              </w:r>
              <w:r>
                <w:t>Scikit-Learn. Recuperado 10 de julio de 2021, de https://scikit-learn.org/stable/modules/generated/sklearn.calibration.calibration_curve.html</w:t>
              </w:r>
            </w:p>
            <w:p w14:paraId="24ABAD6D" w14:textId="77777777" w:rsidR="00354AA4" w:rsidRDefault="00354AA4" w:rsidP="00354AA4">
              <w:pPr>
                <w:pStyle w:val="Bibliografa"/>
              </w:pPr>
              <w:r w:rsidRPr="00354AA4">
                <w:rPr>
                  <w:lang w:val="en-US"/>
                </w:rPr>
                <w:t xml:space="preserve">Scikit-Learn. (s. f.-e). </w:t>
              </w:r>
              <w:r w:rsidRPr="00354AA4">
                <w:rPr>
                  <w:i/>
                  <w:iCs/>
                  <w:lang w:val="en-US"/>
                </w:rPr>
                <w:t>sklearn.metrics.brier_score_loss—Scikit-learn 0.24.2 documentation</w:t>
              </w:r>
              <w:r w:rsidRPr="00354AA4">
                <w:rPr>
                  <w:lang w:val="en-US"/>
                </w:rPr>
                <w:t xml:space="preserve">. </w:t>
              </w:r>
              <w:r>
                <w:t>Scikit-Learn. Recuperado 10 de mayo de 2021, de https://scikit-learn.org/stable/modules/generated/sklearn.metrics.brier_score_loss.html</w:t>
              </w:r>
            </w:p>
            <w:p w14:paraId="6928EB5D" w14:textId="77777777" w:rsidR="00354AA4" w:rsidRDefault="00354AA4" w:rsidP="00354AA4">
              <w:pPr>
                <w:pStyle w:val="Bibliografa"/>
              </w:pPr>
              <w:r w:rsidRPr="00354AA4">
                <w:rPr>
                  <w:lang w:val="en-US"/>
                </w:rPr>
                <w:t xml:space="preserve">Scikit-Optimize. (s. f.). </w:t>
              </w:r>
              <w:r w:rsidRPr="00354AA4">
                <w:rPr>
                  <w:i/>
                  <w:iCs/>
                  <w:lang w:val="en-US"/>
                </w:rPr>
                <w:t>Skopt.BayesSearchCV — scikit-optimize 0.8.1 documentation</w:t>
              </w:r>
              <w:r w:rsidRPr="00354AA4">
                <w:rPr>
                  <w:lang w:val="en-US"/>
                </w:rPr>
                <w:t xml:space="preserve">. </w:t>
              </w:r>
              <w:r>
                <w:t>Recuperado 9 de mayo de 2021, de https://scikit-optimize.github.io/stable/modules/generated/skopt.BayesSearchCV.html</w:t>
              </w:r>
            </w:p>
            <w:p w14:paraId="61DA3489" w14:textId="77777777" w:rsidR="00354AA4" w:rsidRPr="00354AA4" w:rsidRDefault="00354AA4" w:rsidP="00354AA4">
              <w:pPr>
                <w:pStyle w:val="Bibliografa"/>
                <w:rPr>
                  <w:lang w:val="en-US"/>
                </w:rPr>
              </w:pPr>
              <w:r w:rsidRPr="00354AA4">
                <w:rPr>
                  <w:lang w:val="en-US"/>
                </w:rPr>
                <w:t xml:space="preserve">Scikit-Optimize. (2016). </w:t>
              </w:r>
              <w:r w:rsidRPr="00354AA4">
                <w:rPr>
                  <w:i/>
                  <w:iCs/>
                  <w:lang w:val="en-US"/>
                </w:rPr>
                <w:t>Scikit-optimize: Sequential model-based optimization in Python—Scikit-optimize 0.8.1 documentation</w:t>
              </w:r>
              <w:r w:rsidRPr="00354AA4">
                <w:rPr>
                  <w:lang w:val="en-US"/>
                </w:rPr>
                <w:t>. https://scikit-optimize.github.io/stable/</w:t>
              </w:r>
            </w:p>
            <w:p w14:paraId="0B1E5F3D" w14:textId="77777777" w:rsidR="00354AA4" w:rsidRPr="00354AA4" w:rsidRDefault="00354AA4" w:rsidP="00354AA4">
              <w:pPr>
                <w:pStyle w:val="Bibliografa"/>
                <w:rPr>
                  <w:lang w:val="en-US"/>
                </w:rPr>
              </w:pPr>
              <w:r w:rsidRPr="00354AA4">
                <w:rPr>
                  <w:lang w:val="en-US"/>
                </w:rPr>
                <w:t xml:space="preserve">Sharma, M. (2020, marzo 20). </w:t>
              </w:r>
              <w:r w:rsidRPr="00354AA4">
                <w:rPr>
                  <w:i/>
                  <w:iCs/>
                  <w:lang w:val="en-US"/>
                </w:rPr>
                <w:t>Grid Search for Hyperparameter Tuning</w:t>
              </w:r>
              <w:r w:rsidRPr="00354AA4">
                <w:rPr>
                  <w:lang w:val="en-US"/>
                </w:rPr>
                <w:t>. Medium. https://towardsdatascience.com/grid-search-for-hyperparameter-tuning-9f63945e8fec</w:t>
              </w:r>
            </w:p>
            <w:p w14:paraId="2738571E" w14:textId="77777777" w:rsidR="00354AA4" w:rsidRPr="00354AA4" w:rsidRDefault="00354AA4" w:rsidP="00354AA4">
              <w:pPr>
                <w:pStyle w:val="Bibliografa"/>
                <w:rPr>
                  <w:lang w:val="en-US"/>
                </w:rPr>
              </w:pPr>
              <w:r w:rsidRPr="00354AA4">
                <w:rPr>
                  <w:lang w:val="en-US"/>
                </w:rPr>
                <w:t xml:space="preserve">StatsBomb. (2019). </w:t>
              </w:r>
              <w:r w:rsidRPr="00354AA4">
                <w:rPr>
                  <w:i/>
                  <w:iCs/>
                  <w:lang w:val="en-US"/>
                </w:rPr>
                <w:t>StatsBomb Open Events Structure and Data Specification v4.0.0</w:t>
              </w:r>
              <w:r w:rsidRPr="00354AA4">
                <w:rPr>
                  <w:lang w:val="en-US"/>
                </w:rPr>
                <w:t>.</w:t>
              </w:r>
            </w:p>
            <w:p w14:paraId="3772D6F7" w14:textId="77777777" w:rsidR="00354AA4" w:rsidRPr="00354AA4" w:rsidRDefault="00354AA4" w:rsidP="00354AA4">
              <w:pPr>
                <w:pStyle w:val="Bibliografa"/>
                <w:rPr>
                  <w:lang w:val="en-US"/>
                </w:rPr>
              </w:pPr>
              <w:r>
                <w:t xml:space="preserve">StatsBomb. (2021, marzo 4). </w:t>
              </w:r>
              <w:r>
                <w:rPr>
                  <w:i/>
                  <w:iCs/>
                </w:rPr>
                <w:t>El Freeze Frame de StatsBomb y la cantidad de defensores entre balón y portería</w:t>
              </w:r>
              <w:r>
                <w:t xml:space="preserve">. </w:t>
              </w:r>
              <w:r w:rsidRPr="00354AA4">
                <w:rPr>
                  <w:lang w:val="en-US"/>
                </w:rPr>
                <w:t>StatsBomb. http://statsbomb.com/es/2021/03/el-freeze-frame-de-statsbomb-y-los-defensores-entre-balon-y-porteria/</w:t>
              </w:r>
            </w:p>
            <w:p w14:paraId="4BAD9CFE" w14:textId="77777777" w:rsidR="00354AA4" w:rsidRPr="00354AA4" w:rsidRDefault="00354AA4" w:rsidP="00354AA4">
              <w:pPr>
                <w:pStyle w:val="Bibliografa"/>
                <w:rPr>
                  <w:lang w:val="en-US"/>
                </w:rPr>
              </w:pPr>
              <w:r w:rsidRPr="00354AA4">
                <w:rPr>
                  <w:lang w:val="en-US"/>
                </w:rPr>
                <w:t xml:space="preserve">Sumpter, D. (2020, mayo 13). @903124S @andrew_puopolo @the_spearman The point of the fake data is two-fold. It allows you to include things you know that are impossible (put players never do because its impossible) and then you can push the non-linear </w:t>
              </w:r>
              <w:r w:rsidRPr="00354AA4">
                <w:rPr>
                  <w:lang w:val="en-US"/>
                </w:rPr>
                <w:lastRenderedPageBreak/>
                <w:t xml:space="preserve">terms to really understand how the probability of success is shaped. [Tweet]. </w:t>
              </w:r>
              <w:r w:rsidRPr="00354AA4">
                <w:rPr>
                  <w:i/>
                  <w:iCs/>
                  <w:lang w:val="en-US"/>
                </w:rPr>
                <w:t>@Soccermatics</w:t>
              </w:r>
              <w:r w:rsidRPr="00354AA4">
                <w:rPr>
                  <w:lang w:val="en-US"/>
                </w:rPr>
                <w:t>. https://twitter.com/Soccermatics/status/1260598182624575490</w:t>
              </w:r>
            </w:p>
            <w:p w14:paraId="5E6C9F41" w14:textId="77777777" w:rsidR="00354AA4" w:rsidRPr="00354AA4" w:rsidRDefault="00354AA4" w:rsidP="00354AA4">
              <w:pPr>
                <w:pStyle w:val="Bibliografa"/>
                <w:rPr>
                  <w:lang w:val="en-US"/>
                </w:rPr>
              </w:pPr>
              <w:r w:rsidRPr="00354AA4">
                <w:rPr>
                  <w:lang w:val="en-US"/>
                </w:rPr>
                <w:t xml:space="preserve">Tucker, B. (2020, febrero 15). </w:t>
              </w:r>
              <w:r w:rsidRPr="00354AA4">
                <w:rPr>
                  <w:i/>
                  <w:iCs/>
                  <w:lang w:val="en-US"/>
                </w:rPr>
                <w:t>Random Forest is not a Calibrated Classifier</w:t>
              </w:r>
              <w:r w:rsidRPr="00354AA4">
                <w:rPr>
                  <w:lang w:val="en-US"/>
                </w:rPr>
                <w:t>. Home. https://dataisblue.io/python/data_science/2020/02/15/random-forest-is-not-calibrated.html</w:t>
              </w:r>
            </w:p>
            <w:p w14:paraId="0826586F" w14:textId="77777777" w:rsidR="00354AA4" w:rsidRPr="00354AA4" w:rsidRDefault="00354AA4" w:rsidP="00354AA4">
              <w:pPr>
                <w:pStyle w:val="Bibliografa"/>
                <w:rPr>
                  <w:lang w:val="en-US"/>
                </w:rPr>
              </w:pPr>
              <w:r w:rsidRPr="00354AA4">
                <w:rPr>
                  <w:lang w:val="en-US"/>
                </w:rPr>
                <w:t xml:space="preserve">Waskom, M. (2021). seaborn: Statistical data visualization. </w:t>
              </w:r>
              <w:r w:rsidRPr="00354AA4">
                <w:rPr>
                  <w:i/>
                  <w:iCs/>
                  <w:lang w:val="en-US"/>
                </w:rPr>
                <w:t>Journal of Open Source Software</w:t>
              </w:r>
              <w:r w:rsidRPr="00354AA4">
                <w:rPr>
                  <w:lang w:val="en-US"/>
                </w:rPr>
                <w:t xml:space="preserve">, </w:t>
              </w:r>
              <w:r w:rsidRPr="00354AA4">
                <w:rPr>
                  <w:i/>
                  <w:iCs/>
                  <w:lang w:val="en-US"/>
                </w:rPr>
                <w:t>6</w:t>
              </w:r>
              <w:r w:rsidRPr="00354AA4">
                <w:rPr>
                  <w:lang w:val="en-US"/>
                </w:rPr>
                <w:t>(60), 3021. https://doi.org/10.21105/joss.03021</w:t>
              </w:r>
            </w:p>
            <w:p w14:paraId="421B494E" w14:textId="77777777" w:rsidR="00354AA4" w:rsidRDefault="00354AA4" w:rsidP="00354AA4">
              <w:pPr>
                <w:pStyle w:val="Bibliografa"/>
              </w:pPr>
              <w:r>
                <w:t xml:space="preserve">Weiss, A. (2020, septiembre 7). </w:t>
              </w:r>
              <w:r>
                <w:rPr>
                  <w:i/>
                  <w:iCs/>
                </w:rPr>
                <w:t>Charles Reep, la modernidad del pasado</w:t>
              </w:r>
              <w:r>
                <w:t xml:space="preserve"> [Deportiva]. La Media Inglesa. http://www.lamediainglesa.com/articulo/charles-reep-la-modernidad-del-pasado</w:t>
              </w:r>
            </w:p>
            <w:p w14:paraId="2BD80AE8" w14:textId="77777777" w:rsidR="00354AA4" w:rsidRPr="00354AA4" w:rsidRDefault="00354AA4" w:rsidP="00354AA4">
              <w:pPr>
                <w:pStyle w:val="Bibliografa"/>
                <w:rPr>
                  <w:lang w:val="en-US"/>
                </w:rPr>
              </w:pPr>
              <w:r w:rsidRPr="00354AA4">
                <w:rPr>
                  <w:lang w:val="en-US"/>
                </w:rPr>
                <w:t xml:space="preserve">Whitmore, J. (2021, marzo 24). What Are Expected Goals on Target (xGOT)? </w:t>
              </w:r>
              <w:r w:rsidRPr="00354AA4">
                <w:rPr>
                  <w:i/>
                  <w:iCs/>
                  <w:lang w:val="en-US"/>
                </w:rPr>
                <w:t>The Analyst</w:t>
              </w:r>
              <w:r w:rsidRPr="00354AA4">
                <w:rPr>
                  <w:lang w:val="en-US"/>
                </w:rPr>
                <w:t>. https://www.statsperform.com/resource/introducing-expected-goals-on-target-xgot/</w:t>
              </w:r>
            </w:p>
            <w:p w14:paraId="1A272A65" w14:textId="77777777" w:rsidR="00354AA4" w:rsidRDefault="00354AA4" w:rsidP="00354AA4">
              <w:pPr>
                <w:pStyle w:val="Bibliografa"/>
              </w:pPr>
              <w:r w:rsidRPr="00354AA4">
                <w:rPr>
                  <w:lang w:val="en-US"/>
                </w:rPr>
                <w:t xml:space="preserve">Wikipedia. (s. f.). LightGBM - Wikipedia. En </w:t>
              </w:r>
              <w:r w:rsidRPr="00354AA4">
                <w:rPr>
                  <w:i/>
                  <w:iCs/>
                  <w:lang w:val="en-US"/>
                </w:rPr>
                <w:t>Wikipedia, the free encyclopedia</w:t>
              </w:r>
              <w:r w:rsidRPr="00354AA4">
                <w:rPr>
                  <w:lang w:val="en-US"/>
                </w:rPr>
                <w:t xml:space="preserve">. </w:t>
              </w:r>
              <w:r>
                <w:t>Recuperado 9 de mayo de 2021, de https://en.wikipedia.org/wiki/LightGBM</w:t>
              </w:r>
            </w:p>
            <w:p w14:paraId="6B921C70" w14:textId="77777777" w:rsidR="00354AA4" w:rsidRDefault="00354AA4" w:rsidP="00354AA4">
              <w:pPr>
                <w:pStyle w:val="Bibliografa"/>
              </w:pPr>
              <w:r>
                <w:t xml:space="preserve">Wikipedia. (2021). Curva ROC. En </w:t>
              </w:r>
              <w:r>
                <w:rPr>
                  <w:i/>
                  <w:iCs/>
                </w:rPr>
                <w:t>Wikipedia, la enciclopedia libre</w:t>
              </w:r>
              <w:r>
                <w:t>. https://es.wikipedia.org/w/index.php?title=Curva_ROC&amp;oldid=138203905</w:t>
              </w:r>
            </w:p>
            <w:p w14:paraId="5F59D3EB" w14:textId="77777777" w:rsidR="00354AA4" w:rsidRPr="00354AA4" w:rsidRDefault="00354AA4" w:rsidP="00354AA4">
              <w:pPr>
                <w:pStyle w:val="Bibliografa"/>
                <w:rPr>
                  <w:lang w:val="en-US"/>
                </w:rPr>
              </w:pPr>
              <w:r w:rsidRPr="00354AA4">
                <w:rPr>
                  <w:lang w:val="en-US"/>
                </w:rPr>
                <w:t xml:space="preserve">Williams, A. (2020, abril 7). The roots of Expected Goals (xG) and its journey from «nerd nonsense» to the mainstream. </w:t>
              </w:r>
              <w:r w:rsidRPr="00354AA4">
                <w:rPr>
                  <w:i/>
                  <w:iCs/>
                  <w:lang w:val="en-US"/>
                </w:rPr>
                <w:t>These Football Times</w:t>
              </w:r>
              <w:r w:rsidRPr="00354AA4">
                <w:rPr>
                  <w:lang w:val="en-US"/>
                </w:rPr>
                <w:t>. https://thesefootballtimes.co/2020/04/08/the-roots-of-expected-goals-xg-and-its-journey-from-nerd-nonsense-to-the-mainstream/</w:t>
              </w:r>
            </w:p>
            <w:p w14:paraId="1423D97B" w14:textId="77777777" w:rsidR="00354AA4" w:rsidRPr="00354AA4" w:rsidRDefault="00354AA4" w:rsidP="00354AA4">
              <w:pPr>
                <w:pStyle w:val="Bibliografa"/>
                <w:rPr>
                  <w:lang w:val="en-US"/>
                </w:rPr>
              </w:pPr>
              <w:r w:rsidRPr="00354AA4">
                <w:rPr>
                  <w:lang w:val="en-US"/>
                </w:rPr>
                <w:t xml:space="preserve">WyScout. (2018, marzo 26). Wyscout main events description. </w:t>
              </w:r>
              <w:r w:rsidRPr="00354AA4">
                <w:rPr>
                  <w:i/>
                  <w:iCs/>
                  <w:lang w:val="en-US"/>
                </w:rPr>
                <w:t>Wyscout FootballData</w:t>
              </w:r>
              <w:r w:rsidRPr="00354AA4">
                <w:rPr>
                  <w:lang w:val="en-US"/>
                </w:rPr>
                <w:t>. https://footballdata.wyscout.com/events-manual/</w:t>
              </w:r>
            </w:p>
            <w:p w14:paraId="3E5B07DE" w14:textId="77777777" w:rsidR="00354AA4" w:rsidRDefault="00354AA4" w:rsidP="00354AA4">
              <w:pPr>
                <w:pStyle w:val="Bibliografa"/>
              </w:pPr>
              <w:r w:rsidRPr="00354AA4">
                <w:rPr>
                  <w:lang w:val="en-US"/>
                </w:rPr>
                <w:t xml:space="preserve">XGBoost. (s. f.). </w:t>
              </w:r>
              <w:r w:rsidRPr="00354AA4">
                <w:rPr>
                  <w:i/>
                  <w:iCs/>
                  <w:lang w:val="en-US"/>
                </w:rPr>
                <w:t>Python API Reference—Xgboost 1.5.0-dev documentation</w:t>
              </w:r>
              <w:r w:rsidRPr="00354AA4">
                <w:rPr>
                  <w:lang w:val="en-US"/>
                </w:rPr>
                <w:t xml:space="preserve">. </w:t>
              </w:r>
              <w:r>
                <w:t>Recuperado 11 de septiembre de 2021, de https://xgboost.readthedocs.io/en/latest/python/python_api.html</w:t>
              </w:r>
            </w:p>
            <w:p w14:paraId="4549B4BA" w14:textId="77777777" w:rsidR="00354AA4" w:rsidRPr="00354AA4" w:rsidRDefault="00354AA4" w:rsidP="00354AA4">
              <w:pPr>
                <w:pStyle w:val="Bibliografa"/>
                <w:rPr>
                  <w:lang w:val="en-US"/>
                </w:rPr>
              </w:pPr>
              <w:r w:rsidRPr="00354AA4">
                <w:rPr>
                  <w:lang w:val="en-US"/>
                </w:rPr>
                <w:t xml:space="preserve">Yadav, D. (2019, diciembre 6). </w:t>
              </w:r>
              <w:r w:rsidRPr="00354AA4">
                <w:rPr>
                  <w:i/>
                  <w:iCs/>
                  <w:lang w:val="en-US"/>
                </w:rPr>
                <w:t>Categorical encoding using Label-Encoding and One-Hot-Encoder</w:t>
              </w:r>
              <w:r w:rsidRPr="00354AA4">
                <w:rPr>
                  <w:lang w:val="en-US"/>
                </w:rPr>
                <w:t>. Medium. https://towardsdatascience.com/categorical-encoding-using-label-encoding-and-one-hot-encoder-911ef77fb5bd</w:t>
              </w:r>
            </w:p>
            <w:p w14:paraId="50F2ABD6" w14:textId="2150F49F" w:rsidR="00E67AB1" w:rsidRDefault="00D97405" w:rsidP="00D97405">
              <w:r w:rsidRPr="00D97405">
                <w:rPr>
                  <w:b/>
                  <w:bCs/>
                </w:rPr>
                <w:lastRenderedPageBreak/>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71" w:name="_Toc82192928"/>
      <w:r w:rsidRPr="005A2BF1">
        <w:rPr>
          <w:lang w:eastAsia="es-ES"/>
        </w:rPr>
        <w:lastRenderedPageBreak/>
        <w:t>Anexos</w:t>
      </w:r>
      <w:bookmarkEnd w:id="171"/>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7"/>
      <w:footerReference w:type="default" r:id="rId28"/>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F34F9" w14:textId="77777777" w:rsidR="00D762BB" w:rsidRDefault="00D762BB" w:rsidP="00320A2D">
      <w:pPr>
        <w:spacing w:after="0" w:line="240" w:lineRule="auto"/>
      </w:pPr>
      <w:r>
        <w:separator/>
      </w:r>
    </w:p>
  </w:endnote>
  <w:endnote w:type="continuationSeparator" w:id="0">
    <w:p w14:paraId="583BF31D" w14:textId="77777777" w:rsidR="00D762BB" w:rsidRDefault="00D762BB"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C7027" w14:textId="77777777" w:rsidR="00D762BB" w:rsidRDefault="00D762BB" w:rsidP="00320A2D">
      <w:pPr>
        <w:spacing w:after="0" w:line="240" w:lineRule="auto"/>
      </w:pPr>
      <w:r>
        <w:separator/>
      </w:r>
    </w:p>
  </w:footnote>
  <w:footnote w:type="continuationSeparator" w:id="0">
    <w:p w14:paraId="01C4C1E7" w14:textId="77777777" w:rsidR="00D762BB" w:rsidRDefault="00D762BB"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6393"/>
    <w:rsid w:val="00051AF9"/>
    <w:rsid w:val="00053135"/>
    <w:rsid w:val="00053D53"/>
    <w:rsid w:val="00062A35"/>
    <w:rsid w:val="000669DA"/>
    <w:rsid w:val="00072E74"/>
    <w:rsid w:val="0008239D"/>
    <w:rsid w:val="00085D98"/>
    <w:rsid w:val="000A5B01"/>
    <w:rsid w:val="000B3DBD"/>
    <w:rsid w:val="000B7F29"/>
    <w:rsid w:val="000F0308"/>
    <w:rsid w:val="000F5340"/>
    <w:rsid w:val="000F6F4B"/>
    <w:rsid w:val="00107491"/>
    <w:rsid w:val="00107E17"/>
    <w:rsid w:val="001113C0"/>
    <w:rsid w:val="00112650"/>
    <w:rsid w:val="001142C1"/>
    <w:rsid w:val="0012067C"/>
    <w:rsid w:val="0012383A"/>
    <w:rsid w:val="00124A0F"/>
    <w:rsid w:val="001259FB"/>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F1D42"/>
    <w:rsid w:val="001F51AF"/>
    <w:rsid w:val="001F58DE"/>
    <w:rsid w:val="001F622C"/>
    <w:rsid w:val="001F6FA5"/>
    <w:rsid w:val="00202AEF"/>
    <w:rsid w:val="00213EE1"/>
    <w:rsid w:val="00222627"/>
    <w:rsid w:val="00225E0F"/>
    <w:rsid w:val="00235AB9"/>
    <w:rsid w:val="00236D85"/>
    <w:rsid w:val="00242DC1"/>
    <w:rsid w:val="00243566"/>
    <w:rsid w:val="0024507B"/>
    <w:rsid w:val="002452C4"/>
    <w:rsid w:val="002529E7"/>
    <w:rsid w:val="00252E76"/>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63AF"/>
    <w:rsid w:val="002B01C8"/>
    <w:rsid w:val="002D0647"/>
    <w:rsid w:val="002D4287"/>
    <w:rsid w:val="002D5FB5"/>
    <w:rsid w:val="002F33A5"/>
    <w:rsid w:val="002F3D80"/>
    <w:rsid w:val="00300BA4"/>
    <w:rsid w:val="003058F4"/>
    <w:rsid w:val="00316273"/>
    <w:rsid w:val="00320A2D"/>
    <w:rsid w:val="00324425"/>
    <w:rsid w:val="00330989"/>
    <w:rsid w:val="00342A7D"/>
    <w:rsid w:val="0034406D"/>
    <w:rsid w:val="00347B4F"/>
    <w:rsid w:val="00350BE4"/>
    <w:rsid w:val="00352773"/>
    <w:rsid w:val="0035323E"/>
    <w:rsid w:val="0035464B"/>
    <w:rsid w:val="00354AA4"/>
    <w:rsid w:val="003563C3"/>
    <w:rsid w:val="00356D64"/>
    <w:rsid w:val="00366121"/>
    <w:rsid w:val="0036754D"/>
    <w:rsid w:val="00374412"/>
    <w:rsid w:val="00390E35"/>
    <w:rsid w:val="00391E65"/>
    <w:rsid w:val="00394FF1"/>
    <w:rsid w:val="003976A3"/>
    <w:rsid w:val="003A27A4"/>
    <w:rsid w:val="003A4C3E"/>
    <w:rsid w:val="003A76AC"/>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264FA"/>
    <w:rsid w:val="00431739"/>
    <w:rsid w:val="00446660"/>
    <w:rsid w:val="004500C4"/>
    <w:rsid w:val="0045471C"/>
    <w:rsid w:val="00457BBD"/>
    <w:rsid w:val="00462602"/>
    <w:rsid w:val="0046398F"/>
    <w:rsid w:val="00463D09"/>
    <w:rsid w:val="004707BE"/>
    <w:rsid w:val="00474D15"/>
    <w:rsid w:val="00481178"/>
    <w:rsid w:val="00485A03"/>
    <w:rsid w:val="0049185C"/>
    <w:rsid w:val="00493814"/>
    <w:rsid w:val="004B25DE"/>
    <w:rsid w:val="004B3E07"/>
    <w:rsid w:val="004B5278"/>
    <w:rsid w:val="004B5970"/>
    <w:rsid w:val="004B65A1"/>
    <w:rsid w:val="004D2683"/>
    <w:rsid w:val="004D5A7A"/>
    <w:rsid w:val="004E35D5"/>
    <w:rsid w:val="004E49E6"/>
    <w:rsid w:val="004F0540"/>
    <w:rsid w:val="004F1C02"/>
    <w:rsid w:val="004F42B3"/>
    <w:rsid w:val="004F7724"/>
    <w:rsid w:val="00510E2D"/>
    <w:rsid w:val="00512338"/>
    <w:rsid w:val="00516A69"/>
    <w:rsid w:val="005178DD"/>
    <w:rsid w:val="00522EC9"/>
    <w:rsid w:val="00531E5A"/>
    <w:rsid w:val="005514FA"/>
    <w:rsid w:val="00551836"/>
    <w:rsid w:val="00551C02"/>
    <w:rsid w:val="005606D1"/>
    <w:rsid w:val="0056360E"/>
    <w:rsid w:val="0056407E"/>
    <w:rsid w:val="00572843"/>
    <w:rsid w:val="00586C2D"/>
    <w:rsid w:val="0059066E"/>
    <w:rsid w:val="00590B2B"/>
    <w:rsid w:val="00592517"/>
    <w:rsid w:val="00592D08"/>
    <w:rsid w:val="00593C9C"/>
    <w:rsid w:val="00593D71"/>
    <w:rsid w:val="005978BE"/>
    <w:rsid w:val="00597D4B"/>
    <w:rsid w:val="005A0C28"/>
    <w:rsid w:val="005A1692"/>
    <w:rsid w:val="005A236E"/>
    <w:rsid w:val="005A2BF1"/>
    <w:rsid w:val="005A332F"/>
    <w:rsid w:val="005B5C7D"/>
    <w:rsid w:val="005D011D"/>
    <w:rsid w:val="005D080A"/>
    <w:rsid w:val="005D1BA9"/>
    <w:rsid w:val="005D1DAA"/>
    <w:rsid w:val="005D1FFF"/>
    <w:rsid w:val="005D65B6"/>
    <w:rsid w:val="005D77AF"/>
    <w:rsid w:val="005E0EF0"/>
    <w:rsid w:val="005E5DDC"/>
    <w:rsid w:val="005E5EF8"/>
    <w:rsid w:val="005F1BA2"/>
    <w:rsid w:val="005F2B30"/>
    <w:rsid w:val="005F35F0"/>
    <w:rsid w:val="006011D5"/>
    <w:rsid w:val="006016DB"/>
    <w:rsid w:val="00607803"/>
    <w:rsid w:val="0061080A"/>
    <w:rsid w:val="006162D4"/>
    <w:rsid w:val="00621B30"/>
    <w:rsid w:val="006235A7"/>
    <w:rsid w:val="006238FF"/>
    <w:rsid w:val="006255C2"/>
    <w:rsid w:val="006306F4"/>
    <w:rsid w:val="00634402"/>
    <w:rsid w:val="00643577"/>
    <w:rsid w:val="00643BD1"/>
    <w:rsid w:val="0064500C"/>
    <w:rsid w:val="0065128E"/>
    <w:rsid w:val="006545E9"/>
    <w:rsid w:val="00657329"/>
    <w:rsid w:val="006573CA"/>
    <w:rsid w:val="006611BA"/>
    <w:rsid w:val="0067155C"/>
    <w:rsid w:val="00680979"/>
    <w:rsid w:val="00681EC2"/>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7C00"/>
    <w:rsid w:val="007316A4"/>
    <w:rsid w:val="00735481"/>
    <w:rsid w:val="00735F8C"/>
    <w:rsid w:val="0074096B"/>
    <w:rsid w:val="007442BF"/>
    <w:rsid w:val="007444EF"/>
    <w:rsid w:val="0074625E"/>
    <w:rsid w:val="007462BA"/>
    <w:rsid w:val="0075281E"/>
    <w:rsid w:val="00752B9E"/>
    <w:rsid w:val="007536FE"/>
    <w:rsid w:val="0075459A"/>
    <w:rsid w:val="00773EAA"/>
    <w:rsid w:val="00774EA5"/>
    <w:rsid w:val="007752C3"/>
    <w:rsid w:val="00780433"/>
    <w:rsid w:val="0078634A"/>
    <w:rsid w:val="007877D3"/>
    <w:rsid w:val="00792A94"/>
    <w:rsid w:val="00792C84"/>
    <w:rsid w:val="00793BCC"/>
    <w:rsid w:val="00794AB2"/>
    <w:rsid w:val="007A6316"/>
    <w:rsid w:val="007B2C11"/>
    <w:rsid w:val="007B466B"/>
    <w:rsid w:val="007D5B4B"/>
    <w:rsid w:val="007D5C8E"/>
    <w:rsid w:val="007E3A6F"/>
    <w:rsid w:val="007E3D89"/>
    <w:rsid w:val="007E3FB7"/>
    <w:rsid w:val="007E513C"/>
    <w:rsid w:val="007F3071"/>
    <w:rsid w:val="007F6838"/>
    <w:rsid w:val="00805505"/>
    <w:rsid w:val="00806C6D"/>
    <w:rsid w:val="008138BB"/>
    <w:rsid w:val="008165FA"/>
    <w:rsid w:val="0084267C"/>
    <w:rsid w:val="00846363"/>
    <w:rsid w:val="00851BEE"/>
    <w:rsid w:val="00853113"/>
    <w:rsid w:val="0085532F"/>
    <w:rsid w:val="00862020"/>
    <w:rsid w:val="00862964"/>
    <w:rsid w:val="0086747E"/>
    <w:rsid w:val="0087406B"/>
    <w:rsid w:val="008812ED"/>
    <w:rsid w:val="00881B67"/>
    <w:rsid w:val="00885935"/>
    <w:rsid w:val="00886344"/>
    <w:rsid w:val="00887F86"/>
    <w:rsid w:val="008914FE"/>
    <w:rsid w:val="008925AE"/>
    <w:rsid w:val="008950E0"/>
    <w:rsid w:val="0089591F"/>
    <w:rsid w:val="008A2FB3"/>
    <w:rsid w:val="008A4327"/>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6907"/>
    <w:rsid w:val="00937DD5"/>
    <w:rsid w:val="009421E4"/>
    <w:rsid w:val="00944A9E"/>
    <w:rsid w:val="00947C6D"/>
    <w:rsid w:val="00950E7D"/>
    <w:rsid w:val="009664F6"/>
    <w:rsid w:val="00966A5D"/>
    <w:rsid w:val="009732DE"/>
    <w:rsid w:val="009801D0"/>
    <w:rsid w:val="0098204C"/>
    <w:rsid w:val="0098677E"/>
    <w:rsid w:val="00991A35"/>
    <w:rsid w:val="00995F98"/>
    <w:rsid w:val="009963E4"/>
    <w:rsid w:val="00997030"/>
    <w:rsid w:val="009A0F7D"/>
    <w:rsid w:val="009A6CEB"/>
    <w:rsid w:val="009B055C"/>
    <w:rsid w:val="009B5625"/>
    <w:rsid w:val="009B75B3"/>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20B10"/>
    <w:rsid w:val="00A2665A"/>
    <w:rsid w:val="00A341FE"/>
    <w:rsid w:val="00A35189"/>
    <w:rsid w:val="00A36ACC"/>
    <w:rsid w:val="00A42190"/>
    <w:rsid w:val="00A51957"/>
    <w:rsid w:val="00A53974"/>
    <w:rsid w:val="00A53E0B"/>
    <w:rsid w:val="00A55698"/>
    <w:rsid w:val="00A56CED"/>
    <w:rsid w:val="00A67311"/>
    <w:rsid w:val="00A7064B"/>
    <w:rsid w:val="00A732F4"/>
    <w:rsid w:val="00A8015C"/>
    <w:rsid w:val="00A8131A"/>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24E"/>
    <w:rsid w:val="00AC5CA8"/>
    <w:rsid w:val="00AC671E"/>
    <w:rsid w:val="00AD4ABA"/>
    <w:rsid w:val="00AD622C"/>
    <w:rsid w:val="00AF2F95"/>
    <w:rsid w:val="00AF402B"/>
    <w:rsid w:val="00B1023A"/>
    <w:rsid w:val="00B10290"/>
    <w:rsid w:val="00B1030C"/>
    <w:rsid w:val="00B12C6A"/>
    <w:rsid w:val="00B23502"/>
    <w:rsid w:val="00B31EC2"/>
    <w:rsid w:val="00B336CF"/>
    <w:rsid w:val="00B46AAE"/>
    <w:rsid w:val="00B7212D"/>
    <w:rsid w:val="00B73D63"/>
    <w:rsid w:val="00B76854"/>
    <w:rsid w:val="00B85DD3"/>
    <w:rsid w:val="00B87B1F"/>
    <w:rsid w:val="00B928F8"/>
    <w:rsid w:val="00B93A45"/>
    <w:rsid w:val="00B957D1"/>
    <w:rsid w:val="00B95AE4"/>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85908"/>
    <w:rsid w:val="00C902FC"/>
    <w:rsid w:val="00C97320"/>
    <w:rsid w:val="00CA1E3A"/>
    <w:rsid w:val="00CB19B7"/>
    <w:rsid w:val="00CB21A0"/>
    <w:rsid w:val="00CC20FD"/>
    <w:rsid w:val="00CC5F27"/>
    <w:rsid w:val="00CD2BD8"/>
    <w:rsid w:val="00CD322B"/>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34C94"/>
    <w:rsid w:val="00D40AB7"/>
    <w:rsid w:val="00D52AC2"/>
    <w:rsid w:val="00D557B5"/>
    <w:rsid w:val="00D60A79"/>
    <w:rsid w:val="00D62DA1"/>
    <w:rsid w:val="00D62E5E"/>
    <w:rsid w:val="00D67D65"/>
    <w:rsid w:val="00D74127"/>
    <w:rsid w:val="00D762BB"/>
    <w:rsid w:val="00D813F1"/>
    <w:rsid w:val="00D85F50"/>
    <w:rsid w:val="00D97405"/>
    <w:rsid w:val="00DA1857"/>
    <w:rsid w:val="00DA1887"/>
    <w:rsid w:val="00DA5EA1"/>
    <w:rsid w:val="00DA738D"/>
    <w:rsid w:val="00DB4127"/>
    <w:rsid w:val="00DB5214"/>
    <w:rsid w:val="00DB6684"/>
    <w:rsid w:val="00DB7439"/>
    <w:rsid w:val="00DD14B3"/>
    <w:rsid w:val="00DD5F93"/>
    <w:rsid w:val="00DD70F1"/>
    <w:rsid w:val="00DD734A"/>
    <w:rsid w:val="00DE43FB"/>
    <w:rsid w:val="00DE7377"/>
    <w:rsid w:val="00DE7EB5"/>
    <w:rsid w:val="00DF4632"/>
    <w:rsid w:val="00DF656D"/>
    <w:rsid w:val="00DF6BA7"/>
    <w:rsid w:val="00DF7136"/>
    <w:rsid w:val="00E167F6"/>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92E32"/>
    <w:rsid w:val="00EA1E89"/>
    <w:rsid w:val="00EA3B02"/>
    <w:rsid w:val="00EB297A"/>
    <w:rsid w:val="00EB40C5"/>
    <w:rsid w:val="00EB4DA0"/>
    <w:rsid w:val="00EB510A"/>
    <w:rsid w:val="00ED1933"/>
    <w:rsid w:val="00ED2F68"/>
    <w:rsid w:val="00ED411A"/>
    <w:rsid w:val="00ED5E87"/>
    <w:rsid w:val="00EF19D5"/>
    <w:rsid w:val="00F03CE2"/>
    <w:rsid w:val="00F06AE0"/>
    <w:rsid w:val="00F110DD"/>
    <w:rsid w:val="00F242C5"/>
    <w:rsid w:val="00F31411"/>
    <w:rsid w:val="00F45572"/>
    <w:rsid w:val="00F50FD8"/>
    <w:rsid w:val="00F61326"/>
    <w:rsid w:val="00F65A61"/>
    <w:rsid w:val="00F661A3"/>
    <w:rsid w:val="00F70187"/>
    <w:rsid w:val="00F707E9"/>
    <w:rsid w:val="00F71072"/>
    <w:rsid w:val="00F73AE7"/>
    <w:rsid w:val="00F76EA6"/>
    <w:rsid w:val="00F8668F"/>
    <w:rsid w:val="00F8671F"/>
    <w:rsid w:val="00F86F4A"/>
    <w:rsid w:val="00F92201"/>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52</TotalTime>
  <Pages>58</Pages>
  <Words>31251</Words>
  <Characters>171881</Characters>
  <Application>Microsoft Office Word</Application>
  <DocSecurity>0</DocSecurity>
  <Lines>1432</Lines>
  <Paragraphs>405</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02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21</cp:revision>
  <cp:lastPrinted>2021-04-29T20:00:00Z</cp:lastPrinted>
  <dcterms:created xsi:type="dcterms:W3CDTF">2021-04-28T16:00:00Z</dcterms:created>
  <dcterms:modified xsi:type="dcterms:W3CDTF">2021-09-1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mg077FYQ"/&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